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E1864" w14:textId="0F5F8E21" w:rsidR="00CA3181" w:rsidRPr="00BE0F19" w:rsidRDefault="00CA3181" w:rsidP="006D0EA8">
      <w:pPr>
        <w:rPr>
          <w:rFonts w:ascii="Times New Roman" w:hAnsi="Times New Roman" w:cs="Times New Roman"/>
          <w:b/>
          <w:bCs/>
          <w:sz w:val="28"/>
          <w:szCs w:val="28"/>
        </w:rPr>
      </w:pPr>
      <w:r w:rsidRPr="00BE0F19">
        <w:rPr>
          <w:rFonts w:ascii="Times New Roman" w:hAnsi="Times New Roman" w:cs="Times New Roman"/>
          <w:b/>
          <w:bCs/>
          <w:noProof/>
          <w:sz w:val="28"/>
          <w:szCs w:val="28"/>
        </w:rPr>
        <w:drawing>
          <wp:anchor distT="0" distB="0" distL="114300" distR="114300" simplePos="0" relativeHeight="251658240" behindDoc="1" locked="0" layoutInCell="1" allowOverlap="1" wp14:anchorId="1F0ABBC3" wp14:editId="281841E7">
            <wp:simplePos x="0" y="0"/>
            <wp:positionH relativeFrom="margin">
              <wp:posOffset>1861185</wp:posOffset>
            </wp:positionH>
            <wp:positionV relativeFrom="margin">
              <wp:posOffset>250532</wp:posOffset>
            </wp:positionV>
            <wp:extent cx="2221230" cy="217487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1230" cy="2174875"/>
                    </a:xfrm>
                    <a:prstGeom prst="rect">
                      <a:avLst/>
                    </a:prstGeom>
                  </pic:spPr>
                </pic:pic>
              </a:graphicData>
            </a:graphic>
            <wp14:sizeRelH relativeFrom="page">
              <wp14:pctWidth>0</wp14:pctWidth>
            </wp14:sizeRelH>
            <wp14:sizeRelV relativeFrom="page">
              <wp14:pctHeight>0</wp14:pctHeight>
            </wp14:sizeRelV>
          </wp:anchor>
        </w:drawing>
      </w:r>
    </w:p>
    <w:p w14:paraId="76104C3F" w14:textId="7C5154DB" w:rsidR="00CA3181" w:rsidRPr="00BE0F19" w:rsidRDefault="00CA3181" w:rsidP="00CA3181">
      <w:pPr>
        <w:jc w:val="center"/>
        <w:rPr>
          <w:rFonts w:ascii="Times New Roman" w:hAnsi="Times New Roman" w:cs="Times New Roman"/>
          <w:b/>
          <w:bCs/>
          <w:sz w:val="28"/>
          <w:szCs w:val="28"/>
        </w:rPr>
      </w:pPr>
    </w:p>
    <w:p w14:paraId="31F12AA0" w14:textId="77777777" w:rsidR="00CA3181" w:rsidRPr="00BE0F19" w:rsidRDefault="00CA3181" w:rsidP="00CA3181">
      <w:pPr>
        <w:jc w:val="center"/>
        <w:rPr>
          <w:rFonts w:ascii="Times New Roman" w:hAnsi="Times New Roman" w:cs="Times New Roman"/>
          <w:b/>
          <w:bCs/>
          <w:sz w:val="28"/>
          <w:szCs w:val="28"/>
        </w:rPr>
      </w:pPr>
    </w:p>
    <w:p w14:paraId="07269792" w14:textId="77777777" w:rsidR="00CA3181" w:rsidRPr="00BE0F19" w:rsidRDefault="00CA3181" w:rsidP="00CA3181">
      <w:pPr>
        <w:jc w:val="center"/>
        <w:rPr>
          <w:rFonts w:ascii="Times New Roman" w:hAnsi="Times New Roman" w:cs="Times New Roman"/>
          <w:b/>
          <w:bCs/>
          <w:sz w:val="28"/>
          <w:szCs w:val="28"/>
        </w:rPr>
      </w:pPr>
    </w:p>
    <w:p w14:paraId="5C2DCF99" w14:textId="77777777" w:rsidR="00CA3181" w:rsidRPr="00BE0F19" w:rsidRDefault="00CA3181" w:rsidP="00CA3181">
      <w:pPr>
        <w:jc w:val="center"/>
        <w:rPr>
          <w:rFonts w:ascii="Times New Roman" w:hAnsi="Times New Roman" w:cs="Times New Roman"/>
          <w:b/>
          <w:bCs/>
          <w:sz w:val="28"/>
          <w:szCs w:val="28"/>
        </w:rPr>
      </w:pPr>
    </w:p>
    <w:p w14:paraId="6C173462" w14:textId="77777777" w:rsidR="00CA3181" w:rsidRPr="00BE0F19" w:rsidRDefault="00CA3181" w:rsidP="00CA3181">
      <w:pPr>
        <w:jc w:val="center"/>
        <w:rPr>
          <w:rFonts w:ascii="Times New Roman" w:hAnsi="Times New Roman" w:cs="Times New Roman"/>
          <w:b/>
          <w:bCs/>
          <w:sz w:val="28"/>
          <w:szCs w:val="28"/>
        </w:rPr>
      </w:pPr>
    </w:p>
    <w:p w14:paraId="59B96FA3" w14:textId="77777777" w:rsidR="00CA3181" w:rsidRPr="00BE0F19" w:rsidRDefault="00CA3181" w:rsidP="00CA3181">
      <w:pPr>
        <w:jc w:val="center"/>
        <w:rPr>
          <w:rFonts w:ascii="Times New Roman" w:hAnsi="Times New Roman" w:cs="Times New Roman"/>
          <w:b/>
          <w:bCs/>
          <w:sz w:val="28"/>
          <w:szCs w:val="28"/>
        </w:rPr>
      </w:pPr>
    </w:p>
    <w:p w14:paraId="6FF54D7C" w14:textId="77777777" w:rsidR="00CA3181" w:rsidRPr="00BE0F19" w:rsidRDefault="00CA3181" w:rsidP="00CA3181">
      <w:pPr>
        <w:rPr>
          <w:rFonts w:ascii="Times New Roman" w:hAnsi="Times New Roman" w:cs="Times New Roman"/>
          <w:b/>
          <w:bCs/>
          <w:sz w:val="28"/>
          <w:szCs w:val="28"/>
        </w:rPr>
      </w:pPr>
    </w:p>
    <w:p w14:paraId="1387836E" w14:textId="77777777" w:rsidR="00EF0F78" w:rsidRPr="00BE0F19" w:rsidRDefault="00EF0F78" w:rsidP="00CA3181">
      <w:pPr>
        <w:jc w:val="center"/>
        <w:rPr>
          <w:rFonts w:ascii="Times New Roman" w:hAnsi="Times New Roman" w:cs="Times New Roman"/>
          <w:b/>
          <w:bCs/>
          <w:sz w:val="28"/>
          <w:szCs w:val="28"/>
        </w:rPr>
      </w:pPr>
    </w:p>
    <w:p w14:paraId="329BBA3C" w14:textId="2820F5EE" w:rsidR="001345DD"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SULAN PROGRAM KREATIVITAS MAHASISWA</w:t>
      </w:r>
    </w:p>
    <w:p w14:paraId="20B980B2" w14:textId="078AEE61" w:rsidR="00CA3181" w:rsidRPr="00BE0F19" w:rsidRDefault="00CA3181" w:rsidP="00CA3181">
      <w:pPr>
        <w:jc w:val="center"/>
        <w:rPr>
          <w:rFonts w:ascii="Times New Roman" w:hAnsi="Times New Roman" w:cs="Times New Roman"/>
          <w:b/>
          <w:bCs/>
          <w:sz w:val="28"/>
          <w:szCs w:val="28"/>
        </w:rPr>
      </w:pPr>
    </w:p>
    <w:p w14:paraId="07AC8899" w14:textId="1D91F9A5" w:rsidR="002556F3"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EVENTTARIA</w:t>
      </w:r>
      <w:r w:rsidR="000938C8"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 xml:space="preserve"> APLIKASI UNTUK MEMPROMOSIKAN DAN</w:t>
      </w:r>
    </w:p>
    <w:p w14:paraId="77E7BE2D" w14:textId="01010517" w:rsidR="00CA3181"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MENDAPATKAN INFORMASI</w:t>
      </w:r>
      <w:r w:rsidR="00B71FCB"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ACARA YANG DISELENGGARAKAN</w:t>
      </w:r>
    </w:p>
    <w:p w14:paraId="1F2CFCFA" w14:textId="1BF1D073" w:rsidR="002556F3" w:rsidRPr="00BE0F19" w:rsidRDefault="002556F3" w:rsidP="00CA3181">
      <w:pPr>
        <w:jc w:val="center"/>
        <w:rPr>
          <w:rFonts w:ascii="Times New Roman" w:hAnsi="Times New Roman" w:cs="Times New Roman"/>
          <w:b/>
          <w:bCs/>
          <w:sz w:val="28"/>
          <w:szCs w:val="28"/>
        </w:rPr>
      </w:pPr>
    </w:p>
    <w:p w14:paraId="26D691A6" w14:textId="502CE63B"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BIDANG KEGIATAN :</w:t>
      </w:r>
    </w:p>
    <w:p w14:paraId="65893F6C" w14:textId="7E148CD9"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PKM KARSA CIPTA</w:t>
      </w:r>
    </w:p>
    <w:p w14:paraId="756C52A5" w14:textId="57AB80D9" w:rsidR="003A53F1" w:rsidRPr="00BE0F19" w:rsidRDefault="003A53F1" w:rsidP="00CA3181">
      <w:pPr>
        <w:jc w:val="center"/>
        <w:rPr>
          <w:rFonts w:ascii="Times New Roman" w:hAnsi="Times New Roman" w:cs="Times New Roman"/>
          <w:b/>
          <w:bCs/>
          <w:sz w:val="28"/>
          <w:szCs w:val="28"/>
        </w:rPr>
      </w:pPr>
    </w:p>
    <w:p w14:paraId="697AD6E0" w14:textId="5825E716"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Diusulkan oleh :</w:t>
      </w:r>
    </w:p>
    <w:p w14:paraId="411F1B9F" w14:textId="302B8D8D"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Farkhan</w:t>
      </w:r>
      <w:r w:rsidRPr="00BE0F19">
        <w:rPr>
          <w:rFonts w:ascii="Times New Roman" w:hAnsi="Times New Roman" w:cs="Times New Roman"/>
          <w:b/>
          <w:bCs/>
          <w:sz w:val="28"/>
          <w:szCs w:val="28"/>
        </w:rPr>
        <w:tab/>
        <w:t>NPM 20081010060/2020 (Ketua Kelompok)</w:t>
      </w:r>
    </w:p>
    <w:p w14:paraId="11E22D79" w14:textId="2CF726DE" w:rsidR="00FA6BC2" w:rsidRPr="00BE0F19" w:rsidRDefault="00FA6BC2" w:rsidP="00CA3181">
      <w:pPr>
        <w:jc w:val="center"/>
        <w:rPr>
          <w:rFonts w:ascii="Times New Roman" w:hAnsi="Times New Roman" w:cs="Times New Roman"/>
          <w:b/>
          <w:bCs/>
          <w:sz w:val="28"/>
          <w:szCs w:val="28"/>
        </w:rPr>
      </w:pPr>
    </w:p>
    <w:p w14:paraId="209AD70F" w14:textId="45A511AF" w:rsidR="00FA6BC2" w:rsidRPr="00BE0F19" w:rsidRDefault="00FA6BC2" w:rsidP="00CA3181">
      <w:pPr>
        <w:jc w:val="center"/>
        <w:rPr>
          <w:rFonts w:ascii="Times New Roman" w:hAnsi="Times New Roman" w:cs="Times New Roman"/>
          <w:b/>
          <w:bCs/>
          <w:sz w:val="28"/>
          <w:szCs w:val="28"/>
        </w:rPr>
      </w:pPr>
    </w:p>
    <w:p w14:paraId="68A44D73" w14:textId="023C1DAE" w:rsidR="00EF0F78" w:rsidRPr="00BE0F19" w:rsidRDefault="00EF0F78" w:rsidP="00CA3181">
      <w:pPr>
        <w:jc w:val="center"/>
        <w:rPr>
          <w:rFonts w:ascii="Times New Roman" w:hAnsi="Times New Roman" w:cs="Times New Roman"/>
          <w:b/>
          <w:bCs/>
          <w:sz w:val="28"/>
          <w:szCs w:val="28"/>
        </w:rPr>
      </w:pPr>
    </w:p>
    <w:p w14:paraId="57EA0472" w14:textId="77777777" w:rsidR="00EF0F78" w:rsidRPr="00BE0F19" w:rsidRDefault="00EF0F78" w:rsidP="00CA3181">
      <w:pPr>
        <w:jc w:val="center"/>
        <w:rPr>
          <w:rFonts w:ascii="Times New Roman" w:hAnsi="Times New Roman" w:cs="Times New Roman"/>
          <w:b/>
          <w:bCs/>
          <w:sz w:val="28"/>
          <w:szCs w:val="28"/>
        </w:rPr>
      </w:pPr>
    </w:p>
    <w:p w14:paraId="0C0458A4" w14:textId="77777777"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NIVERSITAS PEMBANGUNAN NASIONAL</w:t>
      </w:r>
    </w:p>
    <w:p w14:paraId="7FA93749" w14:textId="1DC954DC"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VETERAN” JAWA TIMUR</w:t>
      </w:r>
    </w:p>
    <w:p w14:paraId="4FC94820" w14:textId="1B17BA31"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SURABAYA</w:t>
      </w:r>
    </w:p>
    <w:p w14:paraId="234523FA" w14:textId="2725EDE3" w:rsidR="00660B6D" w:rsidRPr="00BE0F19" w:rsidRDefault="00FA6BC2" w:rsidP="00660B6D">
      <w:pPr>
        <w:jc w:val="center"/>
        <w:rPr>
          <w:rFonts w:ascii="Times New Roman" w:hAnsi="Times New Roman" w:cs="Times New Roman"/>
          <w:b/>
          <w:bCs/>
          <w:sz w:val="28"/>
          <w:szCs w:val="28"/>
        </w:rPr>
      </w:pPr>
      <w:r w:rsidRPr="00BE0F19">
        <w:rPr>
          <w:rFonts w:ascii="Times New Roman" w:hAnsi="Times New Roman" w:cs="Times New Roman"/>
          <w:b/>
          <w:bCs/>
          <w:sz w:val="28"/>
          <w:szCs w:val="28"/>
        </w:rPr>
        <w:t>2020</w:t>
      </w:r>
    </w:p>
    <w:p w14:paraId="093ABF9D" w14:textId="77777777" w:rsidR="00570E23" w:rsidRPr="00BE0F19" w:rsidRDefault="00570E23" w:rsidP="00660B6D">
      <w:pPr>
        <w:spacing w:after="0" w:line="360" w:lineRule="auto"/>
        <w:jc w:val="center"/>
        <w:rPr>
          <w:rFonts w:ascii="Times New Roman" w:hAnsi="Times New Roman" w:cs="Times New Roman"/>
          <w:b/>
          <w:bCs/>
          <w:sz w:val="28"/>
          <w:szCs w:val="28"/>
        </w:rPr>
        <w:sectPr w:rsidR="00570E23" w:rsidRPr="00BE0F19" w:rsidSect="006D0EA8">
          <w:pgSz w:w="11906" w:h="16838" w:code="9"/>
          <w:pgMar w:top="1440" w:right="1440" w:bottom="1440" w:left="1440" w:header="720" w:footer="720" w:gutter="0"/>
          <w:pgNumType w:fmt="upperRoman" w:start="1"/>
          <w:cols w:space="720"/>
          <w:docGrid w:linePitch="360"/>
        </w:sectPr>
      </w:pPr>
    </w:p>
    <w:p w14:paraId="03C0147E" w14:textId="3EFCF473"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lastRenderedPageBreak/>
        <w:t>RINGKASAN</w:t>
      </w:r>
    </w:p>
    <w:p w14:paraId="7ADEE1B6" w14:textId="77777777" w:rsidR="00660B6D" w:rsidRPr="00BE0F19" w:rsidRDefault="00660B6D" w:rsidP="00A32A22">
      <w:pPr>
        <w:spacing w:after="0" w:line="360" w:lineRule="auto"/>
        <w:jc w:val="center"/>
        <w:rPr>
          <w:rFonts w:ascii="Times New Roman" w:hAnsi="Times New Roman" w:cs="Times New Roman"/>
          <w:b/>
          <w:bCs/>
          <w:sz w:val="24"/>
          <w:szCs w:val="24"/>
        </w:rPr>
      </w:pPr>
    </w:p>
    <w:p w14:paraId="53860F4F" w14:textId="49A37363"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b/>
          <w:bCs/>
          <w:sz w:val="24"/>
          <w:szCs w:val="24"/>
        </w:rPr>
        <w:tab/>
      </w:r>
      <w:r w:rsidRPr="00BE0F19">
        <w:rPr>
          <w:rFonts w:ascii="Times New Roman" w:hAnsi="Times New Roman" w:cs="Times New Roman"/>
          <w:sz w:val="24"/>
          <w:szCs w:val="24"/>
        </w:rPr>
        <w:t>Sebuah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seperti </w:t>
      </w:r>
      <w:r w:rsidR="006C6618">
        <w:rPr>
          <w:rFonts w:ascii="Times New Roman" w:hAnsi="Times New Roman" w:cs="Times New Roman"/>
          <w:sz w:val="24"/>
          <w:szCs w:val="24"/>
        </w:rPr>
        <w:t>lokakary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seminar, ataupun perlombaan biasanya membutuhkan banyak peserta yang berasal dari luar lin</w:t>
      </w:r>
      <w:r w:rsidR="007D0EA6">
        <w:rPr>
          <w:rFonts w:ascii="Times New Roman" w:hAnsi="Times New Roman" w:cs="Times New Roman"/>
          <w:sz w:val="24"/>
          <w:szCs w:val="24"/>
        </w:rPr>
        <w:t>g</w:t>
      </w:r>
      <w:r w:rsidRPr="00BE0F19">
        <w:rPr>
          <w:rFonts w:ascii="Times New Roman" w:hAnsi="Times New Roman" w:cs="Times New Roman"/>
          <w:sz w:val="24"/>
          <w:szCs w:val="24"/>
        </w:rPr>
        <w:t xml:space="preserve">kup penyelenggara. Namun, banyak penyelenggara acara yang hanya mempromosikan acarnya melalui akun media sosialnya saja. Media sosial memang menjadi tempat penyebaran informasi yang sangat masif, sehingga banyak sekali jenis informasi yang disebarluaskan melalui media sosial. Hal ini menyebabkan promosi acara yang dilakukan di media sosial menjadi kurang akurat untuk sampai kepada </w:t>
      </w:r>
      <w:r w:rsidR="004D4228">
        <w:rPr>
          <w:rFonts w:ascii="Times New Roman" w:hAnsi="Times New Roman" w:cs="Times New Roman"/>
          <w:sz w:val="24"/>
          <w:szCs w:val="24"/>
        </w:rPr>
        <w:t>penggemar acara</w:t>
      </w:r>
      <w:r w:rsidRPr="00BE0F19">
        <w:rPr>
          <w:rFonts w:ascii="Times New Roman" w:hAnsi="Times New Roman" w:cs="Times New Roman"/>
          <w:sz w:val="24"/>
          <w:szCs w:val="24"/>
        </w:rPr>
        <w:t>. Kebanyakan orang biasanya hanya mendapatkan informasi suatu acara apabila sudah mengikuti akun media sosial penyelenggara, atau mendapatkan informasi dari relasinya.</w:t>
      </w:r>
    </w:p>
    <w:p w14:paraId="59061DD8" w14:textId="2E83CE16"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r>
      <w:r w:rsidR="00BE0F19">
        <w:rPr>
          <w:rFonts w:ascii="Times New Roman" w:hAnsi="Times New Roman" w:cs="Times New Roman"/>
          <w:sz w:val="24"/>
          <w:szCs w:val="24"/>
        </w:rPr>
        <w:t>Berdasarkan hal tersebut</w:t>
      </w:r>
      <w:r w:rsidR="00D26E21">
        <w:rPr>
          <w:rFonts w:ascii="Times New Roman" w:hAnsi="Times New Roman" w:cs="Times New Roman"/>
          <w:sz w:val="24"/>
          <w:szCs w:val="24"/>
        </w:rPr>
        <w:t>,</w:t>
      </w:r>
      <w:r w:rsidR="00BE0F19">
        <w:rPr>
          <w:rFonts w:ascii="Times New Roman" w:hAnsi="Times New Roman" w:cs="Times New Roman"/>
          <w:sz w:val="24"/>
          <w:szCs w:val="24"/>
        </w:rPr>
        <w:t xml:space="preserve"> dibuatlah</w:t>
      </w:r>
      <w:r w:rsidRPr="00BE0F19">
        <w:rPr>
          <w:rFonts w:ascii="Times New Roman" w:hAnsi="Times New Roman" w:cs="Times New Roman"/>
          <w:sz w:val="24"/>
          <w:szCs w:val="24"/>
        </w:rPr>
        <w:t xml:space="preserve"> sebuah aplikasi </w:t>
      </w:r>
      <w:r w:rsidR="001E51B1">
        <w:rPr>
          <w:rFonts w:ascii="Times New Roman" w:hAnsi="Times New Roman" w:cs="Times New Roman"/>
          <w:sz w:val="24"/>
          <w:szCs w:val="24"/>
        </w:rPr>
        <w:t>untuk ponsel</w:t>
      </w:r>
      <w:r w:rsidRPr="00BE0F19">
        <w:rPr>
          <w:rFonts w:ascii="Times New Roman" w:hAnsi="Times New Roman" w:cs="Times New Roman"/>
          <w:sz w:val="24"/>
          <w:szCs w:val="24"/>
        </w:rPr>
        <w:t xml:space="preserve"> yang bernama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akan menjadi media untuk mempromosikan acara bagi para penyelenggaranya, dan memudahkan para </w:t>
      </w:r>
      <w:r w:rsidR="00EC005C">
        <w:rPr>
          <w:rFonts w:ascii="Times New Roman" w:hAnsi="Times New Roman" w:cs="Times New Roman"/>
          <w:sz w:val="24"/>
          <w:szCs w:val="24"/>
        </w:rPr>
        <w:t>penggemar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untuk mendapatkan acara yang sesua</w:t>
      </w:r>
      <w:r w:rsidR="00A143B2">
        <w:rPr>
          <w:rFonts w:ascii="Times New Roman" w:hAnsi="Times New Roman" w:cs="Times New Roman"/>
          <w:sz w:val="24"/>
          <w:szCs w:val="24"/>
        </w:rPr>
        <w:t>i</w:t>
      </w:r>
      <w:r w:rsidRPr="00BE0F19">
        <w:rPr>
          <w:rFonts w:ascii="Times New Roman" w:hAnsi="Times New Roman" w:cs="Times New Roman"/>
          <w:sz w:val="24"/>
          <w:szCs w:val="24"/>
        </w:rPr>
        <w:t xml:space="preserve"> dengan minat dan hobinya karena tidak akan terganggu dengan banyaknya informasi lain yang tidak relevan.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membuat promosi acara menjadi lebih terarah dan akurat untuk sampai pada para peserta yang tepat. Proses pendaftaran dan mempromosikan acara pada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akan dilakukan dengan cara yang mudah dan sederhana. Para calon peserta pun akan sangat terbantu karena informasi acara yang dipromosikan dapat disajikan dengan lengkap dan jelas. Informasi acara yang disajikan</w:t>
      </w:r>
      <w:r w:rsidR="00497D24">
        <w:rPr>
          <w:rFonts w:ascii="Times New Roman" w:hAnsi="Times New Roman" w:cs="Times New Roman"/>
          <w:sz w:val="24"/>
          <w:szCs w:val="24"/>
        </w:rPr>
        <w:t>,</w:t>
      </w:r>
      <w:r w:rsidRPr="00BE0F19">
        <w:rPr>
          <w:rFonts w:ascii="Times New Roman" w:hAnsi="Times New Roman" w:cs="Times New Roman"/>
          <w:sz w:val="24"/>
          <w:szCs w:val="24"/>
        </w:rPr>
        <w:t xml:space="preserve"> yaitu seperti waktu dan tempat diselenggarakannya, harga tiket atau pendaftaran yang harus dibayar untuk mengikuti acara tersebut, dan banyak informasi penting lainnya.</w:t>
      </w:r>
    </w:p>
    <w:p w14:paraId="5AB3C0A2" w14:textId="68B38F74"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menyediakan layanan agar calon peserta bisa langsung melakukan </w:t>
      </w:r>
      <w:r w:rsidR="00102857">
        <w:rPr>
          <w:rFonts w:ascii="Times New Roman" w:hAnsi="Times New Roman" w:cs="Times New Roman"/>
          <w:sz w:val="24"/>
          <w:szCs w:val="24"/>
        </w:rPr>
        <w:t>pendaftaran</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w:t>
      </w:r>
      <w:r w:rsidR="00102857">
        <w:rPr>
          <w:rFonts w:ascii="Times New Roman" w:hAnsi="Times New Roman" w:cs="Times New Roman"/>
          <w:sz w:val="24"/>
          <w:szCs w:val="24"/>
        </w:rPr>
        <w:t>p</w:t>
      </w:r>
      <w:r w:rsidRPr="00BE0F19">
        <w:rPr>
          <w:rFonts w:ascii="Times New Roman" w:hAnsi="Times New Roman" w:cs="Times New Roman"/>
          <w:sz w:val="24"/>
          <w:szCs w:val="24"/>
        </w:rPr>
        <w:t>embeli</w:t>
      </w:r>
      <w:r w:rsidR="00102857">
        <w:rPr>
          <w:rFonts w:ascii="Times New Roman" w:hAnsi="Times New Roman" w:cs="Times New Roman"/>
          <w:sz w:val="24"/>
          <w:szCs w:val="24"/>
        </w:rPr>
        <w:t>an</w:t>
      </w:r>
      <w:r w:rsidRPr="00BE0F19">
        <w:rPr>
          <w:rFonts w:ascii="Times New Roman" w:hAnsi="Times New Roman" w:cs="Times New Roman"/>
          <w:sz w:val="24"/>
          <w:szCs w:val="24"/>
        </w:rPr>
        <w:t xml:space="preserve"> tiket acara tersebut apabila acaranya berbayar. Pembayarannya bisa dilakukan melalui </w:t>
      </w:r>
      <w:r w:rsidR="00335F79">
        <w:rPr>
          <w:rFonts w:ascii="Times New Roman" w:hAnsi="Times New Roman" w:cs="Times New Roman"/>
          <w:sz w:val="24"/>
          <w:szCs w:val="24"/>
        </w:rPr>
        <w:t>akun virtual</w:t>
      </w:r>
      <w:r w:rsidRPr="00BE0F19">
        <w:rPr>
          <w:rFonts w:ascii="Times New Roman" w:hAnsi="Times New Roman" w:cs="Times New Roman"/>
          <w:sz w:val="24"/>
          <w:szCs w:val="24"/>
        </w:rPr>
        <w:t xml:space="preserve">, </w:t>
      </w:r>
      <w:r w:rsidR="000858B0">
        <w:rPr>
          <w:rFonts w:ascii="Times New Roman" w:hAnsi="Times New Roman" w:cs="Times New Roman"/>
          <w:sz w:val="24"/>
          <w:szCs w:val="24"/>
        </w:rPr>
        <w:t>A</w:t>
      </w:r>
      <w:r w:rsidRPr="00BE0F19">
        <w:rPr>
          <w:rFonts w:ascii="Times New Roman" w:hAnsi="Times New Roman" w:cs="Times New Roman"/>
          <w:sz w:val="24"/>
          <w:szCs w:val="24"/>
        </w:rPr>
        <w:t xml:space="preserve">lfa </w:t>
      </w:r>
      <w:r w:rsidR="000858B0">
        <w:rPr>
          <w:rFonts w:ascii="Times New Roman" w:hAnsi="Times New Roman" w:cs="Times New Roman"/>
          <w:sz w:val="24"/>
          <w:szCs w:val="24"/>
        </w:rPr>
        <w:t>G</w:t>
      </w:r>
      <w:r w:rsidRPr="00BE0F19">
        <w:rPr>
          <w:rFonts w:ascii="Times New Roman" w:hAnsi="Times New Roman" w:cs="Times New Roman"/>
          <w:sz w:val="24"/>
          <w:szCs w:val="24"/>
        </w:rPr>
        <w:t>roup (</w:t>
      </w:r>
      <w:proofErr w:type="spellStart"/>
      <w:r w:rsidR="000858B0">
        <w:rPr>
          <w:rFonts w:ascii="Times New Roman" w:hAnsi="Times New Roman" w:cs="Times New Roman"/>
          <w:sz w:val="24"/>
          <w:szCs w:val="24"/>
        </w:rPr>
        <w:t>A</w:t>
      </w:r>
      <w:r w:rsidRPr="00BE0F19">
        <w:rPr>
          <w:rFonts w:ascii="Times New Roman" w:hAnsi="Times New Roman" w:cs="Times New Roman"/>
          <w:sz w:val="24"/>
          <w:szCs w:val="24"/>
        </w:rPr>
        <w:t>lfamidi</w:t>
      </w:r>
      <w:proofErr w:type="spellEnd"/>
      <w:r w:rsidRPr="00BE0F19">
        <w:rPr>
          <w:rFonts w:ascii="Times New Roman" w:hAnsi="Times New Roman" w:cs="Times New Roman"/>
          <w:sz w:val="24"/>
          <w:szCs w:val="24"/>
        </w:rPr>
        <w:t xml:space="preserve">, </w:t>
      </w:r>
      <w:proofErr w:type="spellStart"/>
      <w:r w:rsidR="000858B0">
        <w:rPr>
          <w:rFonts w:ascii="Times New Roman" w:hAnsi="Times New Roman" w:cs="Times New Roman"/>
          <w:sz w:val="24"/>
          <w:szCs w:val="24"/>
        </w:rPr>
        <w:t>A</w:t>
      </w:r>
      <w:r w:rsidRPr="00BE0F19">
        <w:rPr>
          <w:rFonts w:ascii="Times New Roman" w:hAnsi="Times New Roman" w:cs="Times New Roman"/>
          <w:sz w:val="24"/>
          <w:szCs w:val="24"/>
        </w:rPr>
        <w:t>lfamart</w:t>
      </w:r>
      <w:proofErr w:type="spellEnd"/>
      <w:r w:rsidRPr="00BE0F19">
        <w:rPr>
          <w:rFonts w:ascii="Times New Roman" w:hAnsi="Times New Roman" w:cs="Times New Roman"/>
          <w:sz w:val="24"/>
          <w:szCs w:val="24"/>
        </w:rPr>
        <w:t xml:space="preserve">), dan </w:t>
      </w:r>
      <w:r w:rsidR="000858B0">
        <w:rPr>
          <w:rFonts w:ascii="Times New Roman" w:hAnsi="Times New Roman" w:cs="Times New Roman"/>
          <w:sz w:val="24"/>
          <w:szCs w:val="24"/>
        </w:rPr>
        <w:t>I</w:t>
      </w:r>
      <w:r w:rsidRPr="00BE0F19">
        <w:rPr>
          <w:rFonts w:ascii="Times New Roman" w:hAnsi="Times New Roman" w:cs="Times New Roman"/>
          <w:sz w:val="24"/>
          <w:szCs w:val="24"/>
        </w:rPr>
        <w:t>ndomaret. Penyelenggara acara pun tentunya bisa mencairkan uang dari hasil penjualan tiketnya melalui berbagai bank yang tersedia. Para peserta yang sudah terdaftar dalam acara yang akan diikutinya secara otomatis akan mendapatkan notifikasi pengingat untuk menghadiri acara yang akan diikutinya.</w:t>
      </w:r>
    </w:p>
    <w:p w14:paraId="56C8188A" w14:textId="77777777" w:rsidR="00660B6D" w:rsidRPr="00BE0F19" w:rsidRDefault="00660B6D" w:rsidP="00A32A22">
      <w:pPr>
        <w:spacing w:line="360" w:lineRule="auto"/>
        <w:rPr>
          <w:rFonts w:ascii="Times New Roman" w:hAnsi="Times New Roman" w:cs="Times New Roman"/>
          <w:sz w:val="24"/>
          <w:szCs w:val="24"/>
        </w:rPr>
      </w:pPr>
      <w:r w:rsidRPr="00BE0F19">
        <w:rPr>
          <w:rFonts w:ascii="Times New Roman" w:hAnsi="Times New Roman" w:cs="Times New Roman"/>
          <w:sz w:val="24"/>
          <w:szCs w:val="24"/>
        </w:rPr>
        <w:br w:type="page"/>
      </w:r>
    </w:p>
    <w:p w14:paraId="58753457" w14:textId="77777777" w:rsidR="006D0EA8" w:rsidRPr="00BE0F19" w:rsidRDefault="006D0EA8" w:rsidP="00A32A22">
      <w:pPr>
        <w:pStyle w:val="Heading1"/>
        <w:spacing w:before="0" w:line="360" w:lineRule="auto"/>
        <w:jc w:val="center"/>
        <w:rPr>
          <w:rFonts w:ascii="Times New Roman" w:hAnsi="Times New Roman" w:cs="Times New Roman"/>
          <w:b/>
          <w:bCs/>
          <w:color w:val="auto"/>
          <w:sz w:val="28"/>
          <w:szCs w:val="28"/>
        </w:rPr>
        <w:sectPr w:rsidR="006D0EA8" w:rsidRPr="00BE0F19" w:rsidSect="00134102">
          <w:headerReference w:type="default" r:id="rId9"/>
          <w:footerReference w:type="default" r:id="rId10"/>
          <w:pgSz w:w="11906" w:h="16838" w:code="9"/>
          <w:pgMar w:top="1440" w:right="1440" w:bottom="1440" w:left="1440" w:header="720" w:footer="720" w:gutter="0"/>
          <w:pgNumType w:fmt="lowerRoman" w:start="2"/>
          <w:cols w:space="720"/>
          <w:docGrid w:linePitch="360"/>
        </w:sectPr>
      </w:pPr>
    </w:p>
    <w:p w14:paraId="10B6A09E" w14:textId="0F700B7B" w:rsidR="00660B6D" w:rsidRPr="00BE0F19" w:rsidRDefault="00660B6D" w:rsidP="00A32A22">
      <w:pPr>
        <w:pStyle w:val="Heading1"/>
        <w:spacing w:before="0" w:line="360" w:lineRule="auto"/>
        <w:jc w:val="center"/>
        <w:rPr>
          <w:rFonts w:ascii="Times New Roman" w:hAnsi="Times New Roman" w:cs="Times New Roman"/>
          <w:b/>
          <w:bCs/>
          <w:color w:val="auto"/>
          <w:sz w:val="28"/>
          <w:szCs w:val="28"/>
        </w:rPr>
      </w:pPr>
      <w:r w:rsidRPr="00BE0F19">
        <w:rPr>
          <w:rFonts w:ascii="Times New Roman" w:hAnsi="Times New Roman" w:cs="Times New Roman"/>
          <w:b/>
          <w:bCs/>
          <w:color w:val="auto"/>
          <w:sz w:val="28"/>
          <w:szCs w:val="28"/>
        </w:rPr>
        <w:lastRenderedPageBreak/>
        <w:t>BAB I</w:t>
      </w:r>
    </w:p>
    <w:p w14:paraId="493C963A" w14:textId="77777777"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t>PENDAHULUAN</w:t>
      </w:r>
    </w:p>
    <w:p w14:paraId="345C1E31" w14:textId="77777777" w:rsidR="00660B6D" w:rsidRPr="00BE0F19" w:rsidRDefault="00660B6D" w:rsidP="00A32A22">
      <w:pPr>
        <w:spacing w:after="0" w:line="360" w:lineRule="auto"/>
        <w:rPr>
          <w:rFonts w:ascii="Times New Roman" w:hAnsi="Times New Roman" w:cs="Times New Roman"/>
          <w:b/>
          <w:bCs/>
          <w:sz w:val="24"/>
          <w:szCs w:val="24"/>
        </w:rPr>
      </w:pPr>
    </w:p>
    <w:p w14:paraId="4CFEFF96" w14:textId="77777777" w:rsidR="00660B6D" w:rsidRPr="00BE0F19" w:rsidRDefault="00660B6D" w:rsidP="00A32A22">
      <w:pPr>
        <w:pStyle w:val="Heading2"/>
        <w:numPr>
          <w:ilvl w:val="0"/>
          <w:numId w:val="1"/>
        </w:numPr>
        <w:spacing w:before="0"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atar Belakang</w:t>
      </w:r>
    </w:p>
    <w:p w14:paraId="6DA009C3" w14:textId="2A13195F" w:rsidR="00660B6D" w:rsidRPr="00BE0F19" w:rsidRDefault="00A5266D" w:rsidP="00A32A22">
      <w:pPr>
        <w:spacing w:after="0" w:line="360" w:lineRule="auto"/>
        <w:ind w:firstLine="720"/>
        <w:jc w:val="both"/>
        <w:rPr>
          <w:rFonts w:ascii="Times New Roman" w:hAnsi="Times New Roman" w:cs="Times New Roman"/>
          <w:sz w:val="24"/>
          <w:szCs w:val="24"/>
        </w:rPr>
      </w:pPr>
      <w:r w:rsidRPr="00A5266D">
        <w:rPr>
          <w:rFonts w:ascii="Times New Roman" w:hAnsi="Times New Roman" w:cs="Times New Roman"/>
          <w:sz w:val="24"/>
          <w:szCs w:val="24"/>
        </w:rPr>
        <w:t>Acara</w:t>
      </w:r>
      <w:r w:rsidR="00660B6D" w:rsidRPr="00BE0F19">
        <w:rPr>
          <w:rFonts w:ascii="Times New Roman" w:hAnsi="Times New Roman" w:cs="Times New Roman"/>
          <w:sz w:val="24"/>
          <w:szCs w:val="24"/>
        </w:rPr>
        <w:t xml:space="preserve"> adalah suatu program acara yang diadakan untuk memperingati hal-hal penting dan juga untuk berbagi informasi baik secara adat, budaya, tradisi, maupun agama yang diadakan dengan melibatkan elemen masyarakat tertentu ataupun umum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 xml:space="preserve">.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pasti memiliki tujuan untuk apa diadakannya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tersebut. </w:t>
      </w:r>
      <w:r w:rsidR="005D765D">
        <w:rPr>
          <w:rFonts w:ascii="Times New Roman" w:hAnsi="Times New Roman" w:cs="Times New Roman"/>
          <w:sz w:val="24"/>
          <w:szCs w:val="24"/>
        </w:rPr>
        <w:t xml:space="preserve">Satu di antara </w:t>
      </w:r>
      <w:r w:rsidR="00660B6D" w:rsidRPr="00BE0F19">
        <w:rPr>
          <w:rFonts w:ascii="Times New Roman" w:hAnsi="Times New Roman" w:cs="Times New Roman"/>
          <w:sz w:val="24"/>
          <w:szCs w:val="24"/>
        </w:rPr>
        <w:t xml:space="preserve">tujuan yang sudah pasti dimiliki oleh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yang diadakan </w:t>
      </w:r>
      <w:r w:rsidR="002B6905">
        <w:rPr>
          <w:rFonts w:ascii="Times New Roman" w:hAnsi="Times New Roman" w:cs="Times New Roman"/>
          <w:sz w:val="24"/>
          <w:szCs w:val="24"/>
        </w:rPr>
        <w:t>a</w:t>
      </w:r>
      <w:r w:rsidR="00660B6D" w:rsidRPr="00BE0F19">
        <w:rPr>
          <w:rFonts w:ascii="Times New Roman" w:hAnsi="Times New Roman" w:cs="Times New Roman"/>
          <w:sz w:val="24"/>
          <w:szCs w:val="24"/>
        </w:rPr>
        <w:t xml:space="preserve">dalah target sasarannya, yaitu kepada siap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ini diadakan, untuk dapat mendapatkan pesert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sesuai target yang telah ditentukan, diperlukan berbagai macam media promosi seperti brosur, pam</w:t>
      </w:r>
      <w:r w:rsidR="00FF4045">
        <w:rPr>
          <w:rFonts w:ascii="Times New Roman" w:hAnsi="Times New Roman" w:cs="Times New Roman"/>
          <w:sz w:val="24"/>
          <w:szCs w:val="24"/>
        </w:rPr>
        <w:t>f</w:t>
      </w:r>
      <w:r w:rsidR="00660B6D" w:rsidRPr="00BE0F19">
        <w:rPr>
          <w:rFonts w:ascii="Times New Roman" w:hAnsi="Times New Roman" w:cs="Times New Roman"/>
          <w:sz w:val="24"/>
          <w:szCs w:val="24"/>
        </w:rPr>
        <w:t xml:space="preserve">let, atau poster yang disebarkan ditempat-tempat tertentu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w:t>
      </w:r>
    </w:p>
    <w:p w14:paraId="2FA369BD" w14:textId="7DB2A022"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knologi menjadi hal yang tidak terlepas dari berbagai macam aktivitas manusia di dunia ini. Teknologi pada telepon selular menjadi </w:t>
      </w:r>
      <w:r w:rsidR="006710CE">
        <w:rPr>
          <w:rFonts w:ascii="Times New Roman" w:hAnsi="Times New Roman" w:cs="Times New Roman"/>
          <w:sz w:val="24"/>
          <w:szCs w:val="24"/>
        </w:rPr>
        <w:t>satu di antara</w:t>
      </w:r>
      <w:r w:rsidRPr="00BE0F19">
        <w:rPr>
          <w:rFonts w:ascii="Times New Roman" w:hAnsi="Times New Roman" w:cs="Times New Roman"/>
          <w:sz w:val="24"/>
          <w:szCs w:val="24"/>
        </w:rPr>
        <w:t xml:space="preserve"> teknologi yang berkembang cukup pesat, hingga saat ini telepon selular sudah dibekali sistem operasi yang canggih berupa android </w:t>
      </w:r>
      <w:r w:rsidRPr="00BE0F19">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eviouslyFormattedCitation":"(Rahim, 2018)"},"properties":{"noteIndex":0},"schema":"https://github.com/citation-style-language/schema/raw/master/csl-citation.json"}</w:instrText>
      </w:r>
      <w:r w:rsidRPr="00BE0F19">
        <w:rPr>
          <w:rFonts w:ascii="Times New Roman" w:hAnsi="Times New Roman" w:cs="Times New Roman"/>
          <w:sz w:val="24"/>
          <w:szCs w:val="24"/>
        </w:rPr>
        <w:fldChar w:fldCharType="separate"/>
      </w:r>
      <w:r w:rsidRPr="00BE0F19">
        <w:rPr>
          <w:rFonts w:ascii="Times New Roman" w:hAnsi="Times New Roman" w:cs="Times New Roman"/>
          <w:noProof/>
          <w:sz w:val="24"/>
          <w:szCs w:val="24"/>
        </w:rPr>
        <w:t>(Rahim, 2018)</w:t>
      </w:r>
      <w:r w:rsidRPr="00BE0F19">
        <w:rPr>
          <w:rFonts w:ascii="Times New Roman" w:hAnsi="Times New Roman" w:cs="Times New Roman"/>
          <w:sz w:val="24"/>
          <w:szCs w:val="24"/>
        </w:rPr>
        <w:fldChar w:fldCharType="end"/>
      </w:r>
      <w:r w:rsidRPr="00BE0F19">
        <w:rPr>
          <w:rFonts w:ascii="Times New Roman" w:hAnsi="Times New Roman" w:cs="Times New Roman"/>
          <w:sz w:val="24"/>
          <w:szCs w:val="24"/>
        </w:rPr>
        <w:t>. Telepon selular yang sudah dibekali kecanggihan itu membuat penggunanya setiap hari terus bertambah, bahkan penggunanya tidak lagi mengenal batasan usia, dari anak-anak sampai orang tua, hampir semuanya sudah menggunakan telepon selular. Oleh karena itu, aplikasi yang dikembangkan untuk bisa digunakan pada platform android akan lebih mudah menyebarkan manfaatnya kepada banyak orang yang membutuhkan.</w:t>
      </w:r>
    </w:p>
    <w:p w14:paraId="2B1C40B8" w14:textId="55F45F7D"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lepon selular dimanfaatkan oleh banyak orang untuk berkomunikasi dan bertukar informasi, </w:t>
      </w:r>
      <w:r w:rsidR="00C50DD0">
        <w:rPr>
          <w:rFonts w:ascii="Times New Roman" w:hAnsi="Times New Roman" w:cs="Times New Roman"/>
          <w:sz w:val="24"/>
          <w:szCs w:val="24"/>
        </w:rPr>
        <w:t>satu di antaranya</w:t>
      </w:r>
      <w:r w:rsidRPr="00BE0F19">
        <w:rPr>
          <w:rFonts w:ascii="Times New Roman" w:hAnsi="Times New Roman" w:cs="Times New Roman"/>
          <w:sz w:val="24"/>
          <w:szCs w:val="24"/>
        </w:rPr>
        <w:t xml:space="preserve"> melalui media sosial sebagai aplikasi yang dapat digunakan di telepon selular android. Media sosial menjadi tempat yang sangat mudah untuk menyebarkan suatu informasi, termasuk menyebarkan informasi berupa </w:t>
      </w:r>
      <w:r w:rsidR="001248E2">
        <w:rPr>
          <w:rFonts w:ascii="Times New Roman" w:hAnsi="Times New Roman" w:cs="Times New Roman"/>
          <w:sz w:val="24"/>
          <w:szCs w:val="24"/>
        </w:rPr>
        <w:t>acara</w:t>
      </w:r>
      <w:r w:rsidRPr="00BE0F19">
        <w:rPr>
          <w:rFonts w:ascii="Times New Roman" w:hAnsi="Times New Roman" w:cs="Times New Roman"/>
          <w:sz w:val="24"/>
          <w:szCs w:val="24"/>
        </w:rPr>
        <w:t xml:space="preserve">. Selain melalui web, para penyelenggar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yebarkan informasinya melalui media sosial. Akan tetapi, cara seperti ini dirasa kurang efektif untuk menjangkau banyak peserta yang benar-benar memiliki kecocokan antara minat peserta dengan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Hal ini terjadi karena informasi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sajikan melalui media sosial masih kurang jelas untuk diterima oleh para pembaca. Tak hanya itu, para calon pesert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juga terkadang lupa dengan jadwal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ingin mereka kunjungi. </w:t>
      </w:r>
    </w:p>
    <w:p w14:paraId="75EB8A23" w14:textId="23B741B6" w:rsidR="00660B6D" w:rsidRPr="00BE0F19" w:rsidRDefault="00AD4A5E"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leh karena</w:t>
      </w:r>
      <w:r w:rsidR="00660B6D" w:rsidRPr="00BE0F19">
        <w:rPr>
          <w:rFonts w:ascii="Times New Roman" w:hAnsi="Times New Roman" w:cs="Times New Roman"/>
          <w:sz w:val="24"/>
          <w:szCs w:val="24"/>
        </w:rPr>
        <w:t xml:space="preserve"> itu, program kreativitas ini akan merancang aplikasi </w:t>
      </w:r>
      <w:proofErr w:type="spellStart"/>
      <w:r w:rsidR="00660B6D" w:rsidRPr="00BE0F19">
        <w:rPr>
          <w:rFonts w:ascii="Times New Roman" w:hAnsi="Times New Roman" w:cs="Times New Roman"/>
          <w:sz w:val="24"/>
          <w:szCs w:val="24"/>
        </w:rPr>
        <w:t>Eventtaria</w:t>
      </w:r>
      <w:proofErr w:type="spellEnd"/>
      <w:r w:rsidR="00660B6D" w:rsidRPr="00BE0F19">
        <w:rPr>
          <w:rFonts w:ascii="Times New Roman" w:hAnsi="Times New Roman" w:cs="Times New Roman"/>
          <w:sz w:val="24"/>
          <w:szCs w:val="24"/>
        </w:rPr>
        <w:t xml:space="preserve"> yang berbasis android agar dapat digunakan oleh semua kalangan yang memiliki telepon selular dengan sistem operasi android. </w:t>
      </w:r>
      <w:proofErr w:type="spellStart"/>
      <w:r w:rsidR="00660B6D" w:rsidRPr="00BE0F19">
        <w:rPr>
          <w:rFonts w:ascii="Times New Roman" w:hAnsi="Times New Roman" w:cs="Times New Roman"/>
          <w:sz w:val="24"/>
          <w:szCs w:val="24"/>
        </w:rPr>
        <w:t>Eventtaria</w:t>
      </w:r>
      <w:proofErr w:type="spellEnd"/>
      <w:r w:rsidR="00660B6D" w:rsidRPr="00BE0F19">
        <w:rPr>
          <w:rFonts w:ascii="Times New Roman" w:hAnsi="Times New Roman" w:cs="Times New Roman"/>
          <w:sz w:val="24"/>
          <w:szCs w:val="24"/>
        </w:rPr>
        <w:t xml:space="preserve"> adalah aplikasi berbasis android yang bertujuan agar </w:t>
      </w:r>
      <w:r w:rsidR="00660B6D" w:rsidRPr="00BE0F19">
        <w:rPr>
          <w:rFonts w:ascii="Times New Roman" w:hAnsi="Times New Roman" w:cs="Times New Roman"/>
          <w:sz w:val="24"/>
          <w:szCs w:val="24"/>
        </w:rPr>
        <w:lastRenderedPageBreak/>
        <w:t xml:space="preserve">penyelenggar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dapat menyajikan informasinya dengan jelas dan informasi bisa diterima dengan baik oleh pembaca, pencari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juga bisa dengan mudah menemukan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yang sesuai dengan minat dan hobi mereka melalui aplikasi ini.</w:t>
      </w:r>
    </w:p>
    <w:p w14:paraId="681F62DD" w14:textId="77777777" w:rsidR="00660B6D" w:rsidRPr="00BE0F19" w:rsidRDefault="00660B6D" w:rsidP="00A32A22">
      <w:pPr>
        <w:spacing w:after="0" w:line="360" w:lineRule="auto"/>
        <w:ind w:left="450" w:firstLine="360"/>
        <w:jc w:val="both"/>
        <w:rPr>
          <w:rFonts w:ascii="Times New Roman" w:hAnsi="Times New Roman" w:cs="Times New Roman"/>
          <w:sz w:val="24"/>
          <w:szCs w:val="24"/>
        </w:rPr>
      </w:pPr>
    </w:p>
    <w:p w14:paraId="1720A5C2"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Perumusan Masalah</w:t>
      </w:r>
    </w:p>
    <w:p w14:paraId="5A83C56A" w14:textId="07D92636"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Berdasarkan penjelasan yang dipaparkan dalam latar belakang, dapat dirumuskan perm</w:t>
      </w:r>
      <w:r w:rsidR="00072E2B">
        <w:rPr>
          <w:rFonts w:ascii="Times New Roman" w:hAnsi="Times New Roman" w:cs="Times New Roman"/>
          <w:sz w:val="24"/>
          <w:szCs w:val="24"/>
        </w:rPr>
        <w:t>a</w:t>
      </w:r>
      <w:r w:rsidRPr="00BE0F19">
        <w:rPr>
          <w:rFonts w:ascii="Times New Roman" w:hAnsi="Times New Roman" w:cs="Times New Roman"/>
          <w:sz w:val="24"/>
          <w:szCs w:val="24"/>
        </w:rPr>
        <w:t>salahan sebagai berikut</w:t>
      </w:r>
      <w:r w:rsidR="00510F6B">
        <w:rPr>
          <w:rFonts w:ascii="Times New Roman" w:hAnsi="Times New Roman" w:cs="Times New Roman"/>
          <w:sz w:val="24"/>
          <w:szCs w:val="24"/>
        </w:rPr>
        <w:t>.</w:t>
      </w:r>
    </w:p>
    <w:p w14:paraId="0C39475B" w14:textId="6B088748"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embangun aplikasi agar dapat menjadi media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w:t>
      </w:r>
    </w:p>
    <w:p w14:paraId="0C732B5A" w14:textId="079124B0"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Bagaimana masyarakat dapa</w:t>
      </w:r>
      <w:r w:rsidR="00C66A69">
        <w:rPr>
          <w:rFonts w:ascii="Times New Roman" w:hAnsi="Times New Roman" w:cs="Times New Roman"/>
          <w:sz w:val="24"/>
          <w:szCs w:val="24"/>
        </w:rPr>
        <w:t>t</w:t>
      </w:r>
      <w:r w:rsidRPr="00BE0F19">
        <w:rPr>
          <w:rFonts w:ascii="Times New Roman" w:hAnsi="Times New Roman" w:cs="Times New Roman"/>
          <w:sz w:val="24"/>
          <w:szCs w:val="24"/>
        </w:rPr>
        <w:t xml:space="preserve"> dengan mudah menemuka</w:t>
      </w:r>
      <w:r w:rsidR="00C66A69">
        <w:rPr>
          <w:rFonts w:ascii="Times New Roman" w:hAnsi="Times New Roman" w:cs="Times New Roman"/>
          <w:sz w:val="24"/>
          <w:szCs w:val="24"/>
        </w:rPr>
        <w:t>n</w:t>
      </w:r>
      <w:r w:rsidRPr="00BE0F19">
        <w:rPr>
          <w:rFonts w:ascii="Times New Roman" w:hAnsi="Times New Roman" w:cs="Times New Roman"/>
          <w:sz w:val="24"/>
          <w:szCs w:val="24"/>
        </w:rPr>
        <w:t xml:space="preserve">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sesuai dengan personal interes mereka?</w:t>
      </w:r>
    </w:p>
    <w:p w14:paraId="3952E580" w14:textId="3BBDA741"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asyarakat dapat mengingat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dikunjungi?</w:t>
      </w:r>
    </w:p>
    <w:p w14:paraId="3C3B361E" w14:textId="77777777" w:rsidR="00660B6D" w:rsidRPr="00BE0F19" w:rsidRDefault="00660B6D" w:rsidP="00A32A22">
      <w:pPr>
        <w:spacing w:after="0" w:line="360" w:lineRule="auto"/>
        <w:jc w:val="both"/>
        <w:rPr>
          <w:rFonts w:ascii="Times New Roman" w:hAnsi="Times New Roman" w:cs="Times New Roman"/>
          <w:sz w:val="24"/>
          <w:szCs w:val="24"/>
        </w:rPr>
      </w:pPr>
    </w:p>
    <w:p w14:paraId="4697F5D7"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Tujuan</w:t>
      </w:r>
    </w:p>
    <w:p w14:paraId="4EBF03E2" w14:textId="2170B54E" w:rsidR="00660B6D" w:rsidRPr="00BE0F19" w:rsidRDefault="00660B6D" w:rsidP="00D80CBA">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Berdasarkan perumusan masalah di atas, tujuan yang ingin dicapai dalam penelitian ini adalah </w:t>
      </w:r>
      <w:r w:rsidR="005C6408">
        <w:rPr>
          <w:rFonts w:ascii="Times New Roman" w:hAnsi="Times New Roman" w:cs="Times New Roman"/>
          <w:sz w:val="24"/>
          <w:szCs w:val="24"/>
        </w:rPr>
        <w:t>sebagai berikut.</w:t>
      </w:r>
    </w:p>
    <w:p w14:paraId="1104D995" w14:textId="5299C62E"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deskripsikan proses pembuatan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yang dapat memudahkan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diadakan.</w:t>
      </w:r>
    </w:p>
    <w:p w14:paraId="021BF2DD" w14:textId="506A6627"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rekomenda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yang sesuai dengan personal interes para pencar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 sebagai pengguna aplikasi.</w:t>
      </w:r>
    </w:p>
    <w:p w14:paraId="0540B193" w14:textId="02B64BAA"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notifikasi kepada pengguna yang sudah mendaftar pada suatu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genai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mereka ikuti.</w:t>
      </w:r>
    </w:p>
    <w:p w14:paraId="1DE90B1B"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105BC5D9"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uaran yang Diharapkan</w:t>
      </w:r>
    </w:p>
    <w:p w14:paraId="2BC1BF28" w14:textId="4FB52F94" w:rsidR="00660B6D" w:rsidRPr="00BE0F19" w:rsidRDefault="00660B6D" w:rsidP="0037454D">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dapun luaran yang diharap pada penelitian ini adalah sebagai berikut</w:t>
      </w:r>
      <w:r w:rsidR="00F17E19">
        <w:rPr>
          <w:rFonts w:ascii="Times New Roman" w:hAnsi="Times New Roman" w:cs="Times New Roman"/>
          <w:sz w:val="24"/>
          <w:szCs w:val="24"/>
        </w:rPr>
        <w:t>.</w:t>
      </w:r>
    </w:p>
    <w:p w14:paraId="42CF2EE5" w14:textId="3CE72D9E"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Terciptanya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w:t>
      </w:r>
      <w:r w:rsidR="00534152">
        <w:rPr>
          <w:rFonts w:ascii="Times New Roman" w:hAnsi="Times New Roman" w:cs="Times New Roman"/>
          <w:sz w:val="24"/>
          <w:szCs w:val="24"/>
        </w:rPr>
        <w:t>yang berguna untuk</w:t>
      </w:r>
      <w:r w:rsidRPr="00BE0F19">
        <w:rPr>
          <w:rFonts w:ascii="Times New Roman" w:hAnsi="Times New Roman" w:cs="Times New Roman"/>
          <w:sz w:val="24"/>
          <w:szCs w:val="24"/>
        </w:rPr>
        <w:t xml:space="preserve"> media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pencari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personal interes masyarakat.</w:t>
      </w:r>
    </w:p>
    <w:p w14:paraId="2146E2B8" w14:textId="0FB059B7"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Terciptanya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yang dapat diundu</w:t>
      </w:r>
      <w:r w:rsidR="00653F54">
        <w:rPr>
          <w:rFonts w:ascii="Times New Roman" w:hAnsi="Times New Roman" w:cs="Times New Roman"/>
          <w:sz w:val="24"/>
          <w:szCs w:val="24"/>
        </w:rPr>
        <w:t>h</w:t>
      </w:r>
      <w:r w:rsidRPr="00BE0F19">
        <w:rPr>
          <w:rFonts w:ascii="Times New Roman" w:hAnsi="Times New Roman" w:cs="Times New Roman"/>
          <w:sz w:val="24"/>
          <w:szCs w:val="24"/>
        </w:rPr>
        <w:t xml:space="preserve"> baik oleh penyelenggara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hendak mempromosikan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nya, maupun oleh penikmat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khususnya dan masy</w:t>
      </w:r>
      <w:r w:rsidR="00B75EE1">
        <w:rPr>
          <w:rFonts w:ascii="Times New Roman" w:hAnsi="Times New Roman" w:cs="Times New Roman"/>
          <w:sz w:val="24"/>
          <w:szCs w:val="24"/>
        </w:rPr>
        <w:t>a</w:t>
      </w:r>
      <w:r w:rsidRPr="00BE0F19">
        <w:rPr>
          <w:rFonts w:ascii="Times New Roman" w:hAnsi="Times New Roman" w:cs="Times New Roman"/>
          <w:sz w:val="24"/>
          <w:szCs w:val="24"/>
        </w:rPr>
        <w:t>rakat luas umumnya.</w:t>
      </w:r>
    </w:p>
    <w:p w14:paraId="37746EA2" w14:textId="7C9F6171"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Publikasi ilm</w:t>
      </w:r>
      <w:r w:rsidR="00653F54">
        <w:rPr>
          <w:rFonts w:ascii="Times New Roman" w:hAnsi="Times New Roman" w:cs="Times New Roman"/>
          <w:sz w:val="24"/>
          <w:szCs w:val="24"/>
        </w:rPr>
        <w:t>i</w:t>
      </w:r>
      <w:r w:rsidRPr="00BE0F19">
        <w:rPr>
          <w:rFonts w:ascii="Times New Roman" w:hAnsi="Times New Roman" w:cs="Times New Roman"/>
          <w:sz w:val="24"/>
          <w:szCs w:val="24"/>
        </w:rPr>
        <w:t>ah dan draf paten.</w:t>
      </w:r>
    </w:p>
    <w:p w14:paraId="08C502C3"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0907B861"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lastRenderedPageBreak/>
        <w:t>Kegunaan</w:t>
      </w:r>
    </w:p>
    <w:p w14:paraId="083903EF" w14:textId="2A976CA7" w:rsidR="00660B6D" w:rsidRPr="00BE0F19" w:rsidRDefault="00CB0D63" w:rsidP="00A32A22">
      <w:pPr>
        <w:spacing w:after="0" w:line="360" w:lineRule="auto"/>
        <w:rPr>
          <w:rFonts w:ascii="Times New Roman" w:hAnsi="Times New Roman" w:cs="Times New Roman"/>
          <w:sz w:val="24"/>
          <w:szCs w:val="24"/>
        </w:rPr>
      </w:pPr>
      <w:r>
        <w:rPr>
          <w:rFonts w:ascii="Times New Roman" w:hAnsi="Times New Roman" w:cs="Times New Roman"/>
          <w:sz w:val="24"/>
          <w:szCs w:val="24"/>
        </w:rPr>
        <w:t>Penelitian ini memiliki beberapa</w:t>
      </w:r>
      <w:r w:rsidR="00660B6D" w:rsidRPr="00BE0F19">
        <w:rPr>
          <w:rFonts w:ascii="Times New Roman" w:hAnsi="Times New Roman" w:cs="Times New Roman"/>
          <w:sz w:val="24"/>
          <w:szCs w:val="24"/>
        </w:rPr>
        <w:t xml:space="preserve"> </w:t>
      </w:r>
      <w:r>
        <w:rPr>
          <w:rFonts w:ascii="Times New Roman" w:hAnsi="Times New Roman" w:cs="Times New Roman"/>
          <w:sz w:val="24"/>
          <w:szCs w:val="24"/>
        </w:rPr>
        <w:t>kegunaan, yaitu</w:t>
      </w:r>
      <w:r w:rsidR="00B439EC">
        <w:rPr>
          <w:rFonts w:ascii="Times New Roman" w:hAnsi="Times New Roman" w:cs="Times New Roman"/>
          <w:sz w:val="24"/>
          <w:szCs w:val="24"/>
        </w:rPr>
        <w:t xml:space="preserve"> sebagai berikut.</w:t>
      </w:r>
    </w:p>
    <w:p w14:paraId="0E589F20" w14:textId="5336C66B"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fokuskan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bagi para penyelenggaranya agar dapat menjangkau lebih banyak orang dan tepat sasaran, serta menjadi media penjualan tiket untuk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bayar.</w:t>
      </w:r>
    </w:p>
    <w:p w14:paraId="78DD440C" w14:textId="375B999E"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kemudahan kepada masyarakat untuk menca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sesuai dengan personal interes mereka, dan juga merekomendasik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domisili pengguna.</w:t>
      </w:r>
    </w:p>
    <w:p w14:paraId="5B886DC1" w14:textId="09903B4D"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ciptakan aplikasi yang dapat menjadi pengingat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telah pengguna jadwalkan agar tidak terlambat apalagi sampai tidak mengikut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tersebut.</w:t>
      </w:r>
    </w:p>
    <w:p w14:paraId="3C624F15" w14:textId="7360B78F" w:rsidR="007F5B35"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ingkatkan minat masyarakat dalam menghadi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manfaat seperti dapat menambah wawasan, menambah peng</w:t>
      </w:r>
      <w:r w:rsidR="003B5530">
        <w:rPr>
          <w:rFonts w:ascii="Times New Roman" w:hAnsi="Times New Roman" w:cs="Times New Roman"/>
          <w:sz w:val="24"/>
          <w:szCs w:val="24"/>
        </w:rPr>
        <w:t>e</w:t>
      </w:r>
      <w:r w:rsidRPr="00BE0F19">
        <w:rPr>
          <w:rFonts w:ascii="Times New Roman" w:hAnsi="Times New Roman" w:cs="Times New Roman"/>
          <w:sz w:val="24"/>
          <w:szCs w:val="24"/>
        </w:rPr>
        <w:t>tahuan di bidangnya, hingga yang dapat meningkatkan keahlian.</w:t>
      </w:r>
    </w:p>
    <w:p w14:paraId="68B1709D" w14:textId="77777777" w:rsidR="007F5B35" w:rsidRDefault="007F5B35" w:rsidP="00A32A2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884B66D" w14:textId="77777777" w:rsidR="007F5B35" w:rsidRPr="007F5B35" w:rsidRDefault="007F5B35" w:rsidP="00A32A22">
      <w:pPr>
        <w:pStyle w:val="Heading1"/>
        <w:spacing w:before="0" w:line="360" w:lineRule="auto"/>
        <w:jc w:val="center"/>
        <w:rPr>
          <w:rFonts w:ascii="Times New Roman" w:hAnsi="Times New Roman" w:cs="Times New Roman"/>
          <w:b/>
          <w:bCs/>
          <w:color w:val="auto"/>
          <w:sz w:val="28"/>
          <w:szCs w:val="28"/>
        </w:rPr>
      </w:pPr>
      <w:r w:rsidRPr="007F5B35">
        <w:rPr>
          <w:rFonts w:ascii="Times New Roman" w:hAnsi="Times New Roman" w:cs="Times New Roman"/>
          <w:b/>
          <w:bCs/>
          <w:color w:val="auto"/>
          <w:sz w:val="28"/>
          <w:szCs w:val="28"/>
        </w:rPr>
        <w:lastRenderedPageBreak/>
        <w:t>BAB II</w:t>
      </w:r>
    </w:p>
    <w:p w14:paraId="56574977" w14:textId="77777777" w:rsidR="007F5B35" w:rsidRPr="00C52B02" w:rsidRDefault="007F5B35" w:rsidP="00A32A22">
      <w:pPr>
        <w:spacing w:after="0" w:line="360" w:lineRule="auto"/>
        <w:jc w:val="center"/>
        <w:rPr>
          <w:rFonts w:ascii="Times New Roman" w:hAnsi="Times New Roman" w:cs="Times New Roman"/>
          <w:b/>
          <w:bCs/>
          <w:sz w:val="24"/>
          <w:szCs w:val="24"/>
        </w:rPr>
      </w:pPr>
      <w:r w:rsidRPr="007F5B35">
        <w:rPr>
          <w:rFonts w:ascii="Times New Roman" w:hAnsi="Times New Roman" w:cs="Times New Roman"/>
          <w:b/>
          <w:bCs/>
          <w:sz w:val="28"/>
          <w:szCs w:val="28"/>
        </w:rPr>
        <w:t>TINJAUAN PUSTAKA</w:t>
      </w:r>
    </w:p>
    <w:p w14:paraId="6DAA3A36" w14:textId="77777777" w:rsidR="007F5B35" w:rsidRDefault="007F5B35" w:rsidP="00A32A22">
      <w:pPr>
        <w:spacing w:after="0" w:line="360" w:lineRule="auto"/>
        <w:rPr>
          <w:rFonts w:ascii="Times New Roman" w:hAnsi="Times New Roman" w:cs="Times New Roman"/>
          <w:b/>
          <w:bCs/>
          <w:sz w:val="24"/>
          <w:szCs w:val="24"/>
        </w:rPr>
      </w:pPr>
    </w:p>
    <w:p w14:paraId="36881D9B" w14:textId="1769AC25"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Promosi </w:t>
      </w:r>
      <w:r w:rsidR="00A5266D" w:rsidRPr="00A5266D">
        <w:rPr>
          <w:rFonts w:ascii="Times New Roman" w:hAnsi="Times New Roman" w:cs="Times New Roman"/>
          <w:b/>
          <w:bCs/>
          <w:color w:val="auto"/>
          <w:sz w:val="24"/>
          <w:szCs w:val="24"/>
        </w:rPr>
        <w:t>Acara</w:t>
      </w:r>
    </w:p>
    <w:p w14:paraId="1EE4A40B" w14:textId="65D28AF9" w:rsidR="007F5B35" w:rsidRPr="00362D77"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adalah komponen utama pada penelitian ini, sehingga penting untuk mendefinisikan 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terlebih dahulu. </w:t>
      </w:r>
      <w:r w:rsidRPr="00060429">
        <w:rPr>
          <w:rFonts w:ascii="Times New Roman" w:hAnsi="Times New Roman" w:cs="Times New Roman"/>
          <w:sz w:val="24"/>
          <w:szCs w:val="24"/>
        </w:rPr>
        <w:t>Promosi</w:t>
      </w:r>
      <w:r>
        <w:rPr>
          <w:rFonts w:ascii="Times New Roman" w:hAnsi="Times New Roman" w:cs="Times New Roman"/>
          <w:sz w:val="24"/>
          <w:szCs w:val="24"/>
        </w:rPr>
        <w:t xml:space="preserve"> atau </w:t>
      </w:r>
      <w:proofErr w:type="spellStart"/>
      <w:r>
        <w:rPr>
          <w:rFonts w:ascii="Times New Roman" w:hAnsi="Times New Roman" w:cs="Times New Roman"/>
          <w:i/>
          <w:iCs/>
          <w:sz w:val="24"/>
          <w:szCs w:val="24"/>
        </w:rPr>
        <w:t>promote</w:t>
      </w:r>
      <w:proofErr w:type="spellEnd"/>
      <w:r w:rsidRPr="00060429">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Pr="00060429">
        <w:rPr>
          <w:rFonts w:ascii="Times New Roman" w:hAnsi="Times New Roman" w:cs="Times New Roman"/>
          <w:sz w:val="24"/>
          <w:szCs w:val="24"/>
        </w:rPr>
        <w:t>bahasa Inggris</w:t>
      </w:r>
      <w:r>
        <w:rPr>
          <w:rFonts w:ascii="Times New Roman" w:hAnsi="Times New Roman" w:cs="Times New Roman"/>
          <w:sz w:val="24"/>
          <w:szCs w:val="24"/>
        </w:rPr>
        <w:t xml:space="preserve"> dapat </w:t>
      </w:r>
      <w:r w:rsidR="000F26B0">
        <w:rPr>
          <w:rFonts w:ascii="Times New Roman" w:hAnsi="Times New Roman" w:cs="Times New Roman"/>
          <w:sz w:val="24"/>
          <w:szCs w:val="24"/>
        </w:rPr>
        <w:t>berarti</w:t>
      </w:r>
      <w:r w:rsidRPr="00060429">
        <w:rPr>
          <w:rFonts w:ascii="Times New Roman" w:hAnsi="Times New Roman" w:cs="Times New Roman"/>
          <w:sz w:val="24"/>
          <w:szCs w:val="24"/>
        </w:rPr>
        <w:t xml:space="preserve"> sebagai </w:t>
      </w:r>
      <w:r w:rsidR="000F26B0">
        <w:rPr>
          <w:rFonts w:ascii="Times New Roman" w:hAnsi="Times New Roman" w:cs="Times New Roman"/>
          <w:sz w:val="24"/>
          <w:szCs w:val="24"/>
        </w:rPr>
        <w:t>mengembangkan atau meningkatkan</w:t>
      </w:r>
      <w:r w:rsidRPr="00060429">
        <w:rPr>
          <w:rFonts w:ascii="Times New Roman" w:hAnsi="Times New Roman" w:cs="Times New Roman"/>
          <w:sz w:val="24"/>
          <w:szCs w:val="24"/>
        </w:rPr>
        <w:t xml:space="preserve">. Promosi </w:t>
      </w:r>
      <w:r>
        <w:rPr>
          <w:rFonts w:ascii="Times New Roman" w:hAnsi="Times New Roman" w:cs="Times New Roman"/>
          <w:sz w:val="24"/>
          <w:szCs w:val="24"/>
        </w:rPr>
        <w:t>ialah</w:t>
      </w:r>
      <w:r w:rsidRPr="00060429">
        <w:rPr>
          <w:rFonts w:ascii="Times New Roman" w:hAnsi="Times New Roman" w:cs="Times New Roman"/>
          <w:sz w:val="24"/>
          <w:szCs w:val="24"/>
        </w:rPr>
        <w:t xml:space="preserve"> komponen dari bauran pemasaran (</w:t>
      </w:r>
      <w:proofErr w:type="spellStart"/>
      <w:r w:rsidRPr="00524505">
        <w:rPr>
          <w:rFonts w:ascii="Times New Roman" w:hAnsi="Times New Roman" w:cs="Times New Roman"/>
          <w:i/>
          <w:iCs/>
          <w:sz w:val="24"/>
          <w:szCs w:val="24"/>
        </w:rPr>
        <w:t>marketing</w:t>
      </w:r>
      <w:proofErr w:type="spellEnd"/>
      <w:r w:rsidRPr="00524505">
        <w:rPr>
          <w:rFonts w:ascii="Times New Roman" w:hAnsi="Times New Roman" w:cs="Times New Roman"/>
          <w:i/>
          <w:iCs/>
          <w:sz w:val="24"/>
          <w:szCs w:val="24"/>
        </w:rPr>
        <w:t xml:space="preserve"> mix</w:t>
      </w:r>
      <w:r w:rsidRPr="00060429">
        <w:rPr>
          <w:rFonts w:ascii="Times New Roman" w:hAnsi="Times New Roman" w:cs="Times New Roman"/>
          <w:sz w:val="24"/>
          <w:szCs w:val="24"/>
        </w:rPr>
        <w:t xml:space="preserve">). Promosi </w:t>
      </w:r>
      <w:r>
        <w:rPr>
          <w:rFonts w:ascii="Times New Roman" w:hAnsi="Times New Roman" w:cs="Times New Roman"/>
          <w:sz w:val="24"/>
          <w:szCs w:val="24"/>
        </w:rPr>
        <w:t>juga dapat berarti</w:t>
      </w:r>
      <w:r w:rsidRPr="00060429">
        <w:rPr>
          <w:rFonts w:ascii="Times New Roman" w:hAnsi="Times New Roman" w:cs="Times New Roman"/>
          <w:sz w:val="24"/>
          <w:szCs w:val="24"/>
        </w:rPr>
        <w:t xml:space="preserve"> </w:t>
      </w:r>
      <w:r>
        <w:rPr>
          <w:rFonts w:ascii="Times New Roman" w:hAnsi="Times New Roman" w:cs="Times New Roman"/>
          <w:sz w:val="24"/>
          <w:szCs w:val="24"/>
        </w:rPr>
        <w:t>melakukan upaya</w:t>
      </w:r>
      <w:r w:rsidRPr="00060429">
        <w:rPr>
          <w:rFonts w:ascii="Times New Roman" w:hAnsi="Times New Roman" w:cs="Times New Roman"/>
          <w:sz w:val="24"/>
          <w:szCs w:val="24"/>
        </w:rPr>
        <w:t xml:space="preserve"> untuk </w:t>
      </w:r>
      <w:r>
        <w:rPr>
          <w:rFonts w:ascii="Times New Roman" w:hAnsi="Times New Roman" w:cs="Times New Roman"/>
          <w:sz w:val="24"/>
          <w:szCs w:val="24"/>
        </w:rPr>
        <w:t>menginformasikan</w:t>
      </w:r>
      <w:r w:rsidRPr="00060429">
        <w:rPr>
          <w:rFonts w:ascii="Times New Roman" w:hAnsi="Times New Roman" w:cs="Times New Roman"/>
          <w:sz w:val="24"/>
          <w:szCs w:val="24"/>
        </w:rPr>
        <w:t xml:space="preserve"> atau menawarkan produk atau jasa dengan tujuan menarik calon konsumen untuk membeli atau mengonsumsinya. Dengan adanya promosi</w:t>
      </w:r>
      <w:r>
        <w:rPr>
          <w:rFonts w:ascii="Times New Roman" w:hAnsi="Times New Roman" w:cs="Times New Roman"/>
          <w:sz w:val="24"/>
          <w:szCs w:val="24"/>
        </w:rPr>
        <w:t>, diharapkan penjualan produk atau jasa tersebut dapat mengalami peningkatan</w:t>
      </w:r>
      <w:r w:rsidRPr="00060429">
        <w:rPr>
          <w:rFonts w:ascii="Times New Roman" w:hAnsi="Times New Roman" w:cs="Times New Roman"/>
          <w:sz w:val="24"/>
          <w:szCs w:val="24"/>
        </w:rPr>
        <w:t xml:space="preserve">. </w:t>
      </w:r>
      <w:r>
        <w:rPr>
          <w:rFonts w:ascii="Times New Roman" w:hAnsi="Times New Roman" w:cs="Times New Roman"/>
          <w:sz w:val="24"/>
          <w:szCs w:val="24"/>
        </w:rPr>
        <w:t>D</w:t>
      </w:r>
      <w:r w:rsidRPr="00060429">
        <w:rPr>
          <w:rFonts w:ascii="Times New Roman" w:hAnsi="Times New Roman" w:cs="Times New Roman"/>
          <w:sz w:val="24"/>
          <w:szCs w:val="24"/>
        </w:rPr>
        <w:t>alam bauran pemasaran</w:t>
      </w:r>
      <w:r>
        <w:rPr>
          <w:rFonts w:ascii="Times New Roman" w:hAnsi="Times New Roman" w:cs="Times New Roman"/>
          <w:sz w:val="24"/>
          <w:szCs w:val="24"/>
        </w:rPr>
        <w:t>, promosi bertujuan</w:t>
      </w:r>
      <w:r w:rsidRPr="00060429">
        <w:rPr>
          <w:rFonts w:ascii="Times New Roman" w:hAnsi="Times New Roman" w:cs="Times New Roman"/>
          <w:sz w:val="24"/>
          <w:szCs w:val="24"/>
        </w:rPr>
        <w:t xml:space="preserve"> untuk mencapai berbagai tujuan komunikasi </w:t>
      </w:r>
      <w:r>
        <w:rPr>
          <w:rFonts w:ascii="Times New Roman" w:hAnsi="Times New Roman" w:cs="Times New Roman"/>
          <w:sz w:val="24"/>
          <w:szCs w:val="24"/>
        </w:rPr>
        <w:t xml:space="preserve">antara produsen </w:t>
      </w:r>
      <w:r w:rsidRPr="00060429">
        <w:rPr>
          <w:rFonts w:ascii="Times New Roman" w:hAnsi="Times New Roman" w:cs="Times New Roman"/>
          <w:sz w:val="24"/>
          <w:szCs w:val="24"/>
        </w:rPr>
        <w:t>dengan konsu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27eb7343-ec8b-4272-b953-60469907d95b"]}],"mendeley":{"formattedCitation":"(Hasugian, 2018)","plainTextFormattedCitation":"(Hasugian, 2018)","previouslyFormattedCitation":"(Hasugian, 2018)"},"properties":{"noteIndex":0},"schema":"https://github.com/citation-style-language/schema/raw/master/csl-citation.json"}</w:instrText>
      </w:r>
      <w:r>
        <w:rPr>
          <w:rFonts w:ascii="Times New Roman" w:hAnsi="Times New Roman" w:cs="Times New Roman"/>
          <w:sz w:val="24"/>
          <w:szCs w:val="24"/>
        </w:rPr>
        <w:fldChar w:fldCharType="separate"/>
      </w:r>
      <w:r w:rsidRPr="00735FCF">
        <w:rPr>
          <w:rFonts w:ascii="Times New Roman" w:hAnsi="Times New Roman" w:cs="Times New Roman"/>
          <w:noProof/>
          <w:sz w:val="24"/>
          <w:szCs w:val="24"/>
        </w:rPr>
        <w:t>(Hasugian, 2018)</w:t>
      </w:r>
      <w:r>
        <w:rPr>
          <w:rFonts w:ascii="Times New Roman" w:hAnsi="Times New Roman" w:cs="Times New Roman"/>
          <w:sz w:val="24"/>
          <w:szCs w:val="24"/>
        </w:rPr>
        <w:fldChar w:fldCharType="end"/>
      </w:r>
      <w:r>
        <w:rPr>
          <w:rFonts w:ascii="Times New Roman" w:hAnsi="Times New Roman" w:cs="Times New Roman"/>
          <w:sz w:val="24"/>
          <w:szCs w:val="24"/>
        </w:rPr>
        <w:t xml:space="preserve">. Promosi yang dimaksud dalam penelitian ini adalah bagaimana mempromosikan atau memaparkan segala bentuk informasi yang berkaitan deng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melalui media baik digital, maupun cetak. </w:t>
      </w:r>
      <w:r w:rsidR="00BE0103">
        <w:rPr>
          <w:rFonts w:ascii="Times New Roman" w:hAnsi="Times New Roman" w:cs="Times New Roman"/>
          <w:sz w:val="24"/>
          <w:szCs w:val="24"/>
        </w:rPr>
        <w:t>M</w:t>
      </w:r>
      <w:r>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nyimak.v1i2.480","ISSN":"2580-3808","abstract":"Jakarta Clothing is an event which is providing all kinds of distribution store from Indonesia. The concept ofmarket are combined with many activities those are interested for young people. Jakcloth presents live musicperformances from many kinds of fabulous bands from Indonesia and also other countries. The segmentationsof Jakcloth started from Junior High School, Senior high School students, college students, and others. Sincewithout communication belongs to business, there will maybe such a rejection to the service or products offered.Marketing is one of important activity in the corporate world. Kotler in Rangkuti (2000:18) defines that marketingcommunications is a planning process and applying the concept, price, promotion and also distribution processof a number of products and services to create the exchanging that can satisty the purpose of individual andorganization. The Result of this study explains that Mipro in making strategy for Jakcloth event involvescommunication strategy word of mouth. Kotler and Keller (2007 ) suggests that the Communication Word ofMouth ( WOM ) or word of mouth communication is a process of communication that the form of recommendationseither individually or in groups to a product or service that aims to provide personal information .The event waschosen as a marketing communication strategy for national product based on clothing, this adjust with theyoung people character that is being the main target from distro clothing product sale. The young people, areenergic people, love musics and challenges. So then this event is manage appropriate with the characteristic ofyoung people.Keyword: Marketing communication strategy, event, word of mouth","author":[{"dropping-particle":"","family":"Rahma","given":"Ade","non-dropping-particle":"","parse-names":false,"suffix":""}],"container-title":"Nyimak (Journal of Communication)","id":"ITEM-1","issue":"2","issued":{"date-parts":[["2017"]]},"page":"149-169","title":"Event Sebagai Salah Satu Bentuk Strategi Komunikasi Pemasaran Produk Fashion Nasional (Event Tahunan Jakcloth)","type":"article-journal","volume":"1"},"uris":["http://www.mendeley.com/documents/?uuid=d2561f61-735c-4f95-895c-9e56410a577c"]}],"mendeley":{"formattedCitation":"(Rahma, 2017)","manualFormatting":"Ade Rahma (2017)","plainTextFormattedCitation":"(Rahma, 2017)","previouslyFormattedCitation":"(Rah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 Rahma</w:t>
      </w:r>
      <w:r w:rsidRPr="00362D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2D7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6B14E1">
        <w:rPr>
          <w:rFonts w:ascii="Times New Roman" w:hAnsi="Times New Roman" w:cs="Times New Roman"/>
          <w:i/>
          <w:iCs/>
          <w:sz w:val="24"/>
          <w:szCs w:val="24"/>
        </w:rPr>
        <w:t>event</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pat diartikan sebagai </w:t>
      </w:r>
      <w:r w:rsidRPr="00362D77">
        <w:rPr>
          <w:rFonts w:ascii="Times New Roman" w:hAnsi="Times New Roman" w:cs="Times New Roman"/>
          <w:sz w:val="24"/>
          <w:szCs w:val="24"/>
        </w:rPr>
        <w:t xml:space="preserve">sebuah </w:t>
      </w:r>
      <w:r>
        <w:rPr>
          <w:rFonts w:ascii="Times New Roman" w:hAnsi="Times New Roman" w:cs="Times New Roman"/>
          <w:sz w:val="24"/>
          <w:szCs w:val="24"/>
        </w:rPr>
        <w:t>acara</w:t>
      </w:r>
      <w:r w:rsidRPr="00362D77">
        <w:rPr>
          <w:rFonts w:ascii="Times New Roman" w:hAnsi="Times New Roman" w:cs="Times New Roman"/>
          <w:sz w:val="24"/>
          <w:szCs w:val="24"/>
        </w:rPr>
        <w:t xml:space="preserve"> yang dirancang dengan tema tertentu </w:t>
      </w:r>
      <w:r>
        <w:rPr>
          <w:rFonts w:ascii="Times New Roman" w:hAnsi="Times New Roman" w:cs="Times New Roman"/>
          <w:sz w:val="24"/>
          <w:szCs w:val="24"/>
        </w:rPr>
        <w:t>serta</w:t>
      </w:r>
      <w:r w:rsidRPr="00362D77">
        <w:rPr>
          <w:rFonts w:ascii="Times New Roman" w:hAnsi="Times New Roman" w:cs="Times New Roman"/>
          <w:sz w:val="24"/>
          <w:szCs w:val="24"/>
        </w:rPr>
        <w:t xml:space="preserve"> bertujuan untuk menarik perhatian para pengunjung agar dapat memahami pesan yang ingin ditampilkan oleh </w:t>
      </w:r>
      <w:r>
        <w:rPr>
          <w:rFonts w:ascii="Times New Roman" w:hAnsi="Times New Roman" w:cs="Times New Roman"/>
          <w:sz w:val="24"/>
          <w:szCs w:val="24"/>
        </w:rPr>
        <w:t>pihak yang mengadakannya</w:t>
      </w:r>
      <w:r w:rsidRPr="00362D77">
        <w:rPr>
          <w:rFonts w:ascii="Times New Roman" w:hAnsi="Times New Roman" w:cs="Times New Roman"/>
          <w:sz w:val="24"/>
          <w:szCs w:val="24"/>
        </w:rPr>
        <w:t>.</w:t>
      </w:r>
    </w:p>
    <w:p w14:paraId="257C4C81" w14:textId="77777777" w:rsidR="005D14E3"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sidR="006942B9">
        <w:rPr>
          <w:rFonts w:ascii="Times New Roman" w:hAnsi="Times New Roman" w:cs="Times New Roman"/>
          <w:sz w:val="24"/>
          <w:szCs w:val="24"/>
        </w:rPr>
        <w:t>merupakan satu di antara</w:t>
      </w:r>
      <w:r>
        <w:rPr>
          <w:rFonts w:ascii="Times New Roman" w:hAnsi="Times New Roman" w:cs="Times New Roman"/>
          <w:sz w:val="24"/>
          <w:szCs w:val="24"/>
        </w:rPr>
        <w:t xml:space="preserve"> bagian terpenting dalam penyelenggaraan suatu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hal ini karena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bertujuan untuk memperlihatkan atau memperkenalk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kepada banyak orang serta menarik perhatian mereka untuk mau datang ke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promosikan tersebut. Banyaknya jumlah pengunjung atau peserta pada suatu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enjadi </w:t>
      </w:r>
      <w:r w:rsidR="00733D27">
        <w:rPr>
          <w:rFonts w:ascii="Times New Roman" w:hAnsi="Times New Roman" w:cs="Times New Roman"/>
          <w:sz w:val="24"/>
          <w:szCs w:val="24"/>
        </w:rPr>
        <w:t>satu di antara</w:t>
      </w:r>
      <w:r>
        <w:rPr>
          <w:rFonts w:ascii="Times New Roman" w:hAnsi="Times New Roman" w:cs="Times New Roman"/>
          <w:sz w:val="24"/>
          <w:szCs w:val="24"/>
        </w:rPr>
        <w:t xml:space="preserve"> tolak ukur dari kesuksesan atas penyelenggara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Oleh karena itu,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memberi pengaruh besar terhadap kesukses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Bentuk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iasa digunakan yaitu dengan media seperti brosur, pamflet, atau poster yang ditempelkan di tempat-tempat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E00F68">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w:t>
      </w:r>
    </w:p>
    <w:p w14:paraId="44760094" w14:textId="26CFE8BE" w:rsidR="007F5B35" w:rsidRPr="00E00F68" w:rsidRDefault="005D14E3" w:rsidP="00A32A22">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pabila dibandingkan dengan bentuk promosi yang seperti itu, tentunya akan lebih efisien jika dibuat suatu platform khusus untuk dijadikan tempat promosi acara</w:t>
      </w:r>
      <w:r w:rsidR="009D0BE7">
        <w:rPr>
          <w:rFonts w:ascii="Times New Roman" w:hAnsi="Times New Roman" w:cs="Times New Roman"/>
          <w:sz w:val="24"/>
          <w:szCs w:val="24"/>
        </w:rPr>
        <w:t>. Platform tersebut bisa berupa aplikasi Android yang berfungsi sebagai tempat promosi acara</w:t>
      </w:r>
      <w:r>
        <w:rPr>
          <w:rFonts w:ascii="Times New Roman" w:hAnsi="Times New Roman" w:cs="Times New Roman"/>
          <w:sz w:val="24"/>
          <w:szCs w:val="24"/>
        </w:rPr>
        <w:t xml:space="preserve"> dan pada aplikasi itu juga </w:t>
      </w:r>
      <w:r w:rsidR="009D0BE7">
        <w:rPr>
          <w:rFonts w:ascii="Times New Roman" w:hAnsi="Times New Roman" w:cs="Times New Roman"/>
          <w:sz w:val="24"/>
          <w:szCs w:val="24"/>
        </w:rPr>
        <w:t>para penggemar acara dapat mencari acara yang sesuai dengan minatnya.</w:t>
      </w:r>
    </w:p>
    <w:p w14:paraId="7E010BA6" w14:textId="77777777" w:rsidR="007F5B35" w:rsidRPr="00D226C4" w:rsidRDefault="007F5B35" w:rsidP="00A32A22">
      <w:pPr>
        <w:spacing w:after="0" w:line="360" w:lineRule="auto"/>
        <w:ind w:firstLine="720"/>
        <w:jc w:val="both"/>
        <w:rPr>
          <w:rFonts w:ascii="Times New Roman" w:hAnsi="Times New Roman" w:cs="Times New Roman"/>
          <w:sz w:val="24"/>
          <w:szCs w:val="24"/>
        </w:rPr>
      </w:pPr>
    </w:p>
    <w:p w14:paraId="7DC04AAA" w14:textId="77777777"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Android</w:t>
      </w:r>
    </w:p>
    <w:p w14:paraId="54FD6493" w14:textId="30953780" w:rsidR="007D5648" w:rsidRDefault="007F5B35"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w:t>
      </w:r>
      <w:r w:rsidR="00AE3192">
        <w:rPr>
          <w:rFonts w:ascii="Times New Roman" w:hAnsi="Times New Roman" w:cs="Times New Roman"/>
          <w:sz w:val="24"/>
          <w:szCs w:val="24"/>
        </w:rPr>
        <w:t xml:space="preserve"> berbasis </w:t>
      </w:r>
      <w:proofErr w:type="spellStart"/>
      <w:r w:rsidR="00AE3192">
        <w:rPr>
          <w:rFonts w:ascii="Times New Roman" w:hAnsi="Times New Roman" w:cs="Times New Roman"/>
          <w:sz w:val="24"/>
          <w:szCs w:val="24"/>
        </w:rPr>
        <w:t>linux</w:t>
      </w:r>
      <w:proofErr w:type="spellEnd"/>
      <w:r>
        <w:rPr>
          <w:rFonts w:ascii="Times New Roman" w:hAnsi="Times New Roman" w:cs="Times New Roman"/>
          <w:sz w:val="24"/>
          <w:szCs w:val="24"/>
        </w:rPr>
        <w:t xml:space="preserve"> yang digunakan untuk </w:t>
      </w:r>
      <w:r w:rsidR="00AE3192">
        <w:rPr>
          <w:rFonts w:ascii="Times New Roman" w:hAnsi="Times New Roman" w:cs="Times New Roman"/>
          <w:sz w:val="24"/>
          <w:szCs w:val="24"/>
        </w:rPr>
        <w:t>ponsel pintar</w:t>
      </w:r>
      <w:r>
        <w:rPr>
          <w:rFonts w:ascii="Times New Roman" w:hAnsi="Times New Roman" w:cs="Times New Roman"/>
          <w:sz w:val="24"/>
          <w:szCs w:val="24"/>
        </w:rPr>
        <w:t xml:space="preserve"> yang mencakup sistem operasi, </w:t>
      </w:r>
      <w:proofErr w:type="spellStart"/>
      <w:r w:rsidRPr="009E24BF">
        <w:rPr>
          <w:rFonts w:ascii="Times New Roman" w:hAnsi="Times New Roman" w:cs="Times New Roman"/>
          <w:i/>
          <w:iCs/>
          <w:sz w:val="24"/>
          <w:szCs w:val="24"/>
        </w:rPr>
        <w:t>middleware</w:t>
      </w:r>
      <w:proofErr w:type="spellEnd"/>
      <w:r>
        <w:rPr>
          <w:rFonts w:ascii="Times New Roman" w:hAnsi="Times New Roman" w:cs="Times New Roman"/>
          <w:sz w:val="24"/>
          <w:szCs w:val="24"/>
        </w:rPr>
        <w:t xml:space="preserve">, dan aplikasi. Android juga menyediakan </w:t>
      </w:r>
      <w:r w:rsidRPr="00A90AAC">
        <w:rPr>
          <w:rFonts w:ascii="Times New Roman" w:hAnsi="Times New Roman" w:cs="Times New Roman"/>
          <w:sz w:val="24"/>
          <w:szCs w:val="24"/>
        </w:rPr>
        <w:t>platform</w:t>
      </w:r>
      <w:r>
        <w:rPr>
          <w:rFonts w:ascii="Times New Roman" w:hAnsi="Times New Roman" w:cs="Times New Roman"/>
          <w:i/>
          <w:iCs/>
          <w:sz w:val="24"/>
          <w:szCs w:val="24"/>
        </w:rPr>
        <w:t xml:space="preserve"> </w:t>
      </w:r>
      <w:r>
        <w:rPr>
          <w:rFonts w:ascii="Times New Roman" w:hAnsi="Times New Roman" w:cs="Times New Roman"/>
          <w:sz w:val="24"/>
          <w:szCs w:val="24"/>
        </w:rPr>
        <w:t>terbuka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sz w:val="24"/>
          <w:szCs w:val="24"/>
        </w:rPr>
        <w:t>) bagi para pengembang agar dapat menciptakan aplikasi mereka</w:t>
      </w:r>
      <w:r w:rsidR="0001512A">
        <w:rPr>
          <w:rFonts w:ascii="Times New Roman" w:hAnsi="Times New Roman" w:cs="Times New Roman"/>
          <w:sz w:val="24"/>
          <w:szCs w:val="24"/>
        </w:rPr>
        <w:t xml:space="preserve"> </w:t>
      </w:r>
      <w:r w:rsidR="0001512A">
        <w:rPr>
          <w:rFonts w:ascii="Times New Roman" w:hAnsi="Times New Roman" w:cs="Times New Roman"/>
          <w:sz w:val="24"/>
          <w:szCs w:val="24"/>
        </w:rPr>
        <w:fldChar w:fldCharType="begin" w:fldLock="1"/>
      </w:r>
      <w:r w:rsidR="00420CA4">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01512A">
        <w:rPr>
          <w:rFonts w:ascii="Times New Roman" w:hAnsi="Times New Roman" w:cs="Times New Roman"/>
          <w:sz w:val="24"/>
          <w:szCs w:val="24"/>
        </w:rPr>
        <w:fldChar w:fldCharType="separate"/>
      </w:r>
      <w:r w:rsidR="0001512A" w:rsidRPr="0001512A">
        <w:rPr>
          <w:rFonts w:ascii="Times New Roman" w:hAnsi="Times New Roman" w:cs="Times New Roman"/>
          <w:noProof/>
          <w:sz w:val="24"/>
          <w:szCs w:val="24"/>
        </w:rPr>
        <w:t>(Tompoh et al., 2016)</w:t>
      </w:r>
      <w:r w:rsidR="0001512A">
        <w:rPr>
          <w:rFonts w:ascii="Times New Roman" w:hAnsi="Times New Roman" w:cs="Times New Roman"/>
          <w:sz w:val="24"/>
          <w:szCs w:val="24"/>
        </w:rPr>
        <w:fldChar w:fldCharType="end"/>
      </w:r>
      <w:r>
        <w:rPr>
          <w:rFonts w:ascii="Times New Roman" w:hAnsi="Times New Roman" w:cs="Times New Roman"/>
          <w:sz w:val="24"/>
          <w:szCs w:val="24"/>
        </w:rPr>
        <w:t xml:space="preserve">. Adapun beberapa kelebihan android menurut </w:t>
      </w:r>
      <w:r>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manualFormatting":"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07E6">
        <w:rPr>
          <w:rFonts w:ascii="Times New Roman" w:hAnsi="Times New Roman" w:cs="Times New Roman"/>
          <w:noProof/>
          <w:sz w:val="24"/>
          <w:szCs w:val="24"/>
        </w:rPr>
        <w:t xml:space="preserve">Tompoh et al., </w:t>
      </w:r>
      <w:r>
        <w:rPr>
          <w:rFonts w:ascii="Times New Roman" w:hAnsi="Times New Roman" w:cs="Times New Roman"/>
          <w:noProof/>
          <w:sz w:val="24"/>
          <w:szCs w:val="24"/>
        </w:rPr>
        <w:t>(</w:t>
      </w:r>
      <w:r w:rsidRPr="008E07E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i antaranya adalah (1) </w:t>
      </w:r>
      <w:proofErr w:type="spellStart"/>
      <w:r>
        <w:rPr>
          <w:rFonts w:ascii="Times New Roman" w:hAnsi="Times New Roman" w:cs="Times New Roman"/>
          <w:i/>
          <w:iCs/>
          <w:sz w:val="24"/>
          <w:szCs w:val="24"/>
        </w:rPr>
        <w:t>Complete</w:t>
      </w:r>
      <w:proofErr w:type="spellEnd"/>
      <w:r>
        <w:rPr>
          <w:rFonts w:ascii="Times New Roman" w:hAnsi="Times New Roman" w:cs="Times New Roman"/>
          <w:i/>
          <w:iCs/>
          <w:sz w:val="24"/>
          <w:szCs w:val="24"/>
        </w:rPr>
        <w:t xml:space="preserve"> pla</w:t>
      </w:r>
      <w:r w:rsidR="00D07DB6">
        <w:rPr>
          <w:rFonts w:ascii="Times New Roman" w:hAnsi="Times New Roman" w:cs="Times New Roman"/>
          <w:i/>
          <w:iCs/>
          <w:sz w:val="24"/>
          <w:szCs w:val="24"/>
        </w:rPr>
        <w:t>t</w:t>
      </w:r>
      <w:r>
        <w:rPr>
          <w:rFonts w:ascii="Times New Roman" w:hAnsi="Times New Roman" w:cs="Times New Roman"/>
          <w:i/>
          <w:iCs/>
          <w:sz w:val="24"/>
          <w:szCs w:val="24"/>
        </w:rPr>
        <w:t>form</w:t>
      </w:r>
      <w:r>
        <w:rPr>
          <w:rFonts w:ascii="Times New Roman" w:hAnsi="Times New Roman" w:cs="Times New Roman"/>
          <w:sz w:val="24"/>
          <w:szCs w:val="24"/>
        </w:rPr>
        <w:t xml:space="preserve">, Android memiliki </w:t>
      </w:r>
      <w:r w:rsidR="00A238BA">
        <w:rPr>
          <w:rFonts w:ascii="Times New Roman" w:hAnsi="Times New Roman" w:cs="Times New Roman"/>
          <w:sz w:val="24"/>
          <w:szCs w:val="24"/>
        </w:rPr>
        <w:t>alat</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erfungsi untuk membangun suatu aplikasi yang selanjutnya aplikasi tersebut dapat lebih dikembangkan lagi oleh para pengembang lainnya atau pengembang yang sama. (2)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i/>
          <w:iCs/>
          <w:sz w:val="24"/>
          <w:szCs w:val="24"/>
        </w:rPr>
        <w:t xml:space="preserve"> platform</w:t>
      </w:r>
      <w:r>
        <w:rPr>
          <w:rFonts w:ascii="Times New Roman" w:hAnsi="Times New Roman" w:cs="Times New Roman"/>
          <w:sz w:val="24"/>
          <w:szCs w:val="24"/>
        </w:rPr>
        <w:t>, Android menjadi sistem operasi yang mudah dikembangkan karena bersifat terbuka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3) </w:t>
      </w:r>
      <w:proofErr w:type="spellStart"/>
      <w:r>
        <w:rPr>
          <w:rFonts w:ascii="Times New Roman" w:hAnsi="Times New Roman" w:cs="Times New Roman"/>
          <w:i/>
          <w:iCs/>
          <w:sz w:val="24"/>
          <w:szCs w:val="24"/>
        </w:rPr>
        <w:t>Free</w:t>
      </w:r>
      <w:proofErr w:type="spellEnd"/>
      <w:r>
        <w:rPr>
          <w:rFonts w:ascii="Times New Roman" w:hAnsi="Times New Roman" w:cs="Times New Roman"/>
          <w:i/>
          <w:iCs/>
          <w:sz w:val="24"/>
          <w:szCs w:val="24"/>
        </w:rPr>
        <w:t xml:space="preserve"> platform</w:t>
      </w:r>
      <w:r>
        <w:rPr>
          <w:rFonts w:ascii="Times New Roman" w:hAnsi="Times New Roman" w:cs="Times New Roman"/>
          <w:sz w:val="24"/>
          <w:szCs w:val="24"/>
        </w:rPr>
        <w:t xml:space="preserve">, para pengembang dapat dengan bebas mengembangkan, mendistribusikan, serta memperjualbelikan sistem operasi Android tanpa harus membayar </w:t>
      </w:r>
      <w:proofErr w:type="spellStart"/>
      <w:r>
        <w:rPr>
          <w:rFonts w:ascii="Times New Roman" w:hAnsi="Times New Roman" w:cs="Times New Roman"/>
          <w:i/>
          <w:iCs/>
          <w:sz w:val="24"/>
          <w:szCs w:val="24"/>
        </w:rPr>
        <w:t>royalty</w:t>
      </w:r>
      <w:proofErr w:type="spellEnd"/>
      <w:r>
        <w:rPr>
          <w:rFonts w:ascii="Times New Roman" w:hAnsi="Times New Roman" w:cs="Times New Roman"/>
          <w:sz w:val="24"/>
          <w:szCs w:val="24"/>
        </w:rPr>
        <w:t xml:space="preserve"> untuk mendapatkan </w:t>
      </w:r>
      <w:proofErr w:type="spellStart"/>
      <w:r>
        <w:rPr>
          <w:rFonts w:ascii="Times New Roman" w:hAnsi="Times New Roman" w:cs="Times New Roman"/>
          <w:i/>
          <w:iCs/>
          <w:sz w:val="24"/>
          <w:szCs w:val="24"/>
        </w:rPr>
        <w:t>license</w:t>
      </w:r>
      <w:proofErr w:type="spellEnd"/>
      <w:r>
        <w:rPr>
          <w:rFonts w:ascii="Times New Roman" w:hAnsi="Times New Roman" w:cs="Times New Roman"/>
          <w:sz w:val="24"/>
          <w:szCs w:val="24"/>
        </w:rPr>
        <w:t>.</w:t>
      </w:r>
    </w:p>
    <w:p w14:paraId="6AA79ACC" w14:textId="35A9400F" w:rsidR="004B68A9" w:rsidRDefault="004B68A9"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onsel pintar merupakan satu di antara banyak teknologi yang memiliki perkembangan yang begitu pesat, khususnya ponsel pintar yang dibekali dengan sistem operasi Android.</w:t>
      </w:r>
      <w:r w:rsidR="00304A60">
        <w:rPr>
          <w:rFonts w:ascii="Times New Roman" w:hAnsi="Times New Roman" w:cs="Times New Roman"/>
          <w:sz w:val="24"/>
          <w:szCs w:val="24"/>
        </w:rPr>
        <w:t xml:space="preserve"> Oleh karena itu, banyak dari para pengembang yang mulai mengembangkan aplikasi untuk Android</w:t>
      </w:r>
      <w:r w:rsidR="006514E6">
        <w:rPr>
          <w:rFonts w:ascii="Times New Roman" w:hAnsi="Times New Roman" w:cs="Times New Roman"/>
          <w:sz w:val="24"/>
          <w:szCs w:val="24"/>
        </w:rPr>
        <w:t>.</w:t>
      </w:r>
      <w:r w:rsidR="00304A60">
        <w:rPr>
          <w:rFonts w:ascii="Times New Roman" w:hAnsi="Times New Roman" w:cs="Times New Roman"/>
          <w:sz w:val="24"/>
          <w:szCs w:val="24"/>
        </w:rPr>
        <w:t xml:space="preserve"> </w:t>
      </w:r>
      <w:r w:rsidR="006514E6">
        <w:rPr>
          <w:rFonts w:ascii="Times New Roman" w:hAnsi="Times New Roman" w:cs="Times New Roman"/>
          <w:sz w:val="24"/>
          <w:szCs w:val="24"/>
        </w:rPr>
        <w:t xml:space="preserve">Android memberikan banyak kemudahan, satu di antaranya ialah </w:t>
      </w:r>
      <w:proofErr w:type="spellStart"/>
      <w:r w:rsidR="006514E6">
        <w:rPr>
          <w:rFonts w:ascii="Times New Roman" w:hAnsi="Times New Roman" w:cs="Times New Roman"/>
          <w:i/>
          <w:iCs/>
          <w:sz w:val="24"/>
          <w:szCs w:val="24"/>
        </w:rPr>
        <w:t>software</w:t>
      </w:r>
      <w:proofErr w:type="spellEnd"/>
      <w:r w:rsidR="006514E6">
        <w:rPr>
          <w:rFonts w:ascii="Times New Roman" w:hAnsi="Times New Roman" w:cs="Times New Roman"/>
          <w:sz w:val="24"/>
          <w:szCs w:val="24"/>
        </w:rPr>
        <w:t xml:space="preserve"> untuk mengembangkan aplikasi Android</w:t>
      </w:r>
      <w:r w:rsidR="005D6087">
        <w:rPr>
          <w:rFonts w:ascii="Times New Roman" w:hAnsi="Times New Roman" w:cs="Times New Roman"/>
          <w:sz w:val="24"/>
          <w:szCs w:val="24"/>
        </w:rPr>
        <w:t>, yakni Android Studio yang</w:t>
      </w:r>
      <w:r w:rsidR="006514E6">
        <w:rPr>
          <w:rFonts w:ascii="Times New Roman" w:hAnsi="Times New Roman" w:cs="Times New Roman"/>
          <w:sz w:val="24"/>
          <w:szCs w:val="24"/>
        </w:rPr>
        <w:t xml:space="preserve"> dapat digunakan secara gratis. Hal i</w:t>
      </w:r>
      <w:r w:rsidR="0071173D">
        <w:rPr>
          <w:rFonts w:ascii="Times New Roman" w:hAnsi="Times New Roman" w:cs="Times New Roman"/>
          <w:sz w:val="24"/>
          <w:szCs w:val="24"/>
        </w:rPr>
        <w:t xml:space="preserve">ni </w:t>
      </w:r>
      <w:r w:rsidR="00E202A2">
        <w:rPr>
          <w:rFonts w:ascii="Times New Roman" w:hAnsi="Times New Roman" w:cs="Times New Roman"/>
          <w:sz w:val="24"/>
          <w:szCs w:val="24"/>
        </w:rPr>
        <w:t>membuat</w:t>
      </w:r>
      <w:r w:rsidR="006514E6">
        <w:rPr>
          <w:rFonts w:ascii="Times New Roman" w:hAnsi="Times New Roman" w:cs="Times New Roman"/>
          <w:sz w:val="24"/>
          <w:szCs w:val="24"/>
        </w:rPr>
        <w:t xml:space="preserve"> siapa saja dapat mengembangkan aplikasi Android.</w:t>
      </w:r>
    </w:p>
    <w:p w14:paraId="7586F220" w14:textId="55039F93" w:rsidR="004101F0" w:rsidRDefault="004101F0" w:rsidP="004101F0">
      <w:pPr>
        <w:spacing w:after="0" w:line="360" w:lineRule="auto"/>
        <w:jc w:val="both"/>
        <w:rPr>
          <w:rFonts w:ascii="Times New Roman" w:hAnsi="Times New Roman" w:cs="Times New Roman"/>
          <w:sz w:val="24"/>
          <w:szCs w:val="24"/>
        </w:rPr>
      </w:pPr>
    </w:p>
    <w:p w14:paraId="33EC52F8" w14:textId="6C80DA77" w:rsidR="004101F0" w:rsidRDefault="004101F0" w:rsidP="004101F0">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Android Studio</w:t>
      </w:r>
    </w:p>
    <w:p w14:paraId="4D38E18B" w14:textId="75A68318" w:rsidR="00237E58" w:rsidRDefault="005D3E0D"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droid </w:t>
      </w:r>
      <w:r w:rsidR="00631280">
        <w:rPr>
          <w:rFonts w:ascii="Times New Roman" w:hAnsi="Times New Roman" w:cs="Times New Roman"/>
          <w:sz w:val="24"/>
          <w:szCs w:val="24"/>
        </w:rPr>
        <w:t>S</w:t>
      </w:r>
      <w:r>
        <w:rPr>
          <w:rFonts w:ascii="Times New Roman" w:hAnsi="Times New Roman" w:cs="Times New Roman"/>
          <w:sz w:val="24"/>
          <w:szCs w:val="24"/>
        </w:rPr>
        <w:t>tudio merupakan Lingkungan Pengembangan Terpadu (</w:t>
      </w:r>
      <w:proofErr w:type="spellStart"/>
      <w:r>
        <w:rPr>
          <w:rFonts w:ascii="Times New Roman" w:hAnsi="Times New Roman" w:cs="Times New Roman"/>
          <w:i/>
          <w:iCs/>
          <w:sz w:val="24"/>
          <w:szCs w:val="24"/>
        </w:rPr>
        <w:t>Integrated</w:t>
      </w:r>
      <w:proofErr w:type="spellEnd"/>
      <w:r>
        <w:rPr>
          <w:rFonts w:ascii="Times New Roman" w:hAnsi="Times New Roman" w:cs="Times New Roman"/>
          <w:i/>
          <w:iCs/>
          <w:sz w:val="24"/>
          <w:szCs w:val="24"/>
        </w:rPr>
        <w:t xml:space="preserve"> Development </w:t>
      </w:r>
      <w:proofErr w:type="spellStart"/>
      <w:r>
        <w:rPr>
          <w:rFonts w:ascii="Times New Roman" w:hAnsi="Times New Roman" w:cs="Times New Roman"/>
          <w:i/>
          <w:iCs/>
          <w:sz w:val="24"/>
          <w:szCs w:val="24"/>
        </w:rPr>
        <w:t>Environment</w:t>
      </w:r>
      <w:proofErr w:type="spellEnd"/>
      <w:r>
        <w:rPr>
          <w:rFonts w:ascii="Times New Roman" w:hAnsi="Times New Roman" w:cs="Times New Roman"/>
          <w:i/>
          <w:iCs/>
          <w:sz w:val="24"/>
          <w:szCs w:val="24"/>
        </w:rPr>
        <w:t>/IDE</w:t>
      </w:r>
      <w:r>
        <w:rPr>
          <w:rFonts w:ascii="Times New Roman" w:hAnsi="Times New Roman" w:cs="Times New Roman"/>
          <w:sz w:val="24"/>
          <w:szCs w:val="24"/>
        </w:rPr>
        <w:t>) yang secara resmi digunakan untuk mengembangkan aplikasi Android</w:t>
      </w:r>
      <w:r w:rsidRPr="0030563C">
        <w:rPr>
          <w:rFonts w:ascii="Times New Roman" w:hAnsi="Times New Roman" w:cs="Times New Roman"/>
          <w:i/>
          <w:iCs/>
          <w:sz w:val="24"/>
          <w:szCs w:val="24"/>
        </w:rPr>
        <w:t>.</w:t>
      </w:r>
      <w:r w:rsidR="0030563C" w:rsidRPr="0030563C">
        <w:rPr>
          <w:rFonts w:ascii="Times New Roman" w:hAnsi="Times New Roman" w:cs="Times New Roman"/>
          <w:i/>
          <w:iCs/>
          <w:sz w:val="24"/>
          <w:szCs w:val="24"/>
        </w:rPr>
        <w:t xml:space="preserve"> </w:t>
      </w:r>
      <w:proofErr w:type="spellStart"/>
      <w:r w:rsidR="0030563C" w:rsidRPr="0030563C">
        <w:rPr>
          <w:rFonts w:ascii="Times New Roman" w:hAnsi="Times New Roman" w:cs="Times New Roman"/>
          <w:i/>
          <w:iCs/>
          <w:sz w:val="24"/>
          <w:szCs w:val="24"/>
        </w:rPr>
        <w:t>Integrated</w:t>
      </w:r>
      <w:proofErr w:type="spellEnd"/>
      <w:r w:rsidR="0030563C" w:rsidRPr="0030563C">
        <w:rPr>
          <w:rFonts w:ascii="Times New Roman" w:hAnsi="Times New Roman" w:cs="Times New Roman"/>
          <w:i/>
          <w:iCs/>
          <w:sz w:val="24"/>
          <w:szCs w:val="24"/>
        </w:rPr>
        <w:t xml:space="preserve"> Development </w:t>
      </w:r>
      <w:proofErr w:type="spellStart"/>
      <w:r w:rsidR="0030563C" w:rsidRPr="0030563C">
        <w:rPr>
          <w:rFonts w:ascii="Times New Roman" w:hAnsi="Times New Roman" w:cs="Times New Roman"/>
          <w:i/>
          <w:iCs/>
          <w:sz w:val="24"/>
          <w:szCs w:val="24"/>
        </w:rPr>
        <w:t>Environment</w:t>
      </w:r>
      <w:proofErr w:type="spellEnd"/>
      <w:r w:rsidR="00872189">
        <w:rPr>
          <w:rFonts w:ascii="Times New Roman" w:hAnsi="Times New Roman" w:cs="Times New Roman"/>
          <w:i/>
          <w:iCs/>
          <w:sz w:val="24"/>
          <w:szCs w:val="24"/>
        </w:rPr>
        <w:t xml:space="preserve"> </w:t>
      </w:r>
      <w:r w:rsidR="00872189">
        <w:rPr>
          <w:rFonts w:ascii="Times New Roman" w:hAnsi="Times New Roman" w:cs="Times New Roman"/>
          <w:sz w:val="24"/>
          <w:szCs w:val="24"/>
        </w:rPr>
        <w:t>(IDE)</w:t>
      </w:r>
      <w:r w:rsidR="0030563C" w:rsidRPr="0030563C">
        <w:rPr>
          <w:rFonts w:ascii="Times New Roman" w:hAnsi="Times New Roman" w:cs="Times New Roman"/>
          <w:sz w:val="24"/>
          <w:szCs w:val="24"/>
        </w:rPr>
        <w:t xml:space="preserve"> </w:t>
      </w:r>
      <w:r w:rsidR="0030563C">
        <w:rPr>
          <w:rFonts w:ascii="Times New Roman" w:hAnsi="Times New Roman" w:cs="Times New Roman"/>
          <w:sz w:val="24"/>
          <w:szCs w:val="24"/>
        </w:rPr>
        <w:t>adalah</w:t>
      </w:r>
      <w:r w:rsidR="0030563C" w:rsidRPr="0030563C">
        <w:rPr>
          <w:rFonts w:ascii="Times New Roman" w:hAnsi="Times New Roman" w:cs="Times New Roman"/>
          <w:sz w:val="24"/>
          <w:szCs w:val="24"/>
        </w:rPr>
        <w:t xml:space="preserve"> aplikasi pengembang perangkat lunak dengan fungsi-fungsi </w:t>
      </w:r>
      <w:r w:rsidR="0030563C">
        <w:rPr>
          <w:rFonts w:ascii="Times New Roman" w:hAnsi="Times New Roman" w:cs="Times New Roman"/>
          <w:sz w:val="24"/>
          <w:szCs w:val="24"/>
        </w:rPr>
        <w:t xml:space="preserve">yang </w:t>
      </w:r>
      <w:r w:rsidR="0030563C" w:rsidRPr="0030563C">
        <w:rPr>
          <w:rFonts w:ascii="Times New Roman" w:hAnsi="Times New Roman" w:cs="Times New Roman"/>
          <w:sz w:val="24"/>
          <w:szCs w:val="24"/>
        </w:rPr>
        <w:t>terintegrasi untuk me</w:t>
      </w:r>
      <w:r w:rsidR="0030563C">
        <w:rPr>
          <w:rFonts w:ascii="Times New Roman" w:hAnsi="Times New Roman" w:cs="Times New Roman"/>
          <w:sz w:val="24"/>
          <w:szCs w:val="24"/>
        </w:rPr>
        <w:t>m</w:t>
      </w:r>
      <w:r w:rsidR="0030563C" w:rsidRPr="0030563C">
        <w:rPr>
          <w:rFonts w:ascii="Times New Roman" w:hAnsi="Times New Roman" w:cs="Times New Roman"/>
          <w:sz w:val="24"/>
          <w:szCs w:val="24"/>
        </w:rPr>
        <w:t xml:space="preserve">bangun </w:t>
      </w:r>
      <w:r w:rsidR="0030563C">
        <w:rPr>
          <w:rFonts w:ascii="Times New Roman" w:hAnsi="Times New Roman" w:cs="Times New Roman"/>
          <w:sz w:val="24"/>
          <w:szCs w:val="24"/>
        </w:rPr>
        <w:t>suatu</w:t>
      </w:r>
      <w:r w:rsidR="0030563C" w:rsidRPr="0030563C">
        <w:rPr>
          <w:rFonts w:ascii="Times New Roman" w:hAnsi="Times New Roman" w:cs="Times New Roman"/>
          <w:sz w:val="24"/>
          <w:szCs w:val="24"/>
        </w:rPr>
        <w:t xml:space="preserve"> perangkat lunak seperti </w:t>
      </w:r>
      <w:r w:rsidR="0030563C">
        <w:rPr>
          <w:rFonts w:ascii="Times New Roman" w:hAnsi="Times New Roman" w:cs="Times New Roman"/>
          <w:sz w:val="24"/>
          <w:szCs w:val="24"/>
        </w:rPr>
        <w:t xml:space="preserve">editor kode, </w:t>
      </w:r>
      <w:proofErr w:type="spellStart"/>
      <w:r w:rsidR="0030563C" w:rsidRPr="0030563C">
        <w:rPr>
          <w:rFonts w:ascii="Times New Roman" w:hAnsi="Times New Roman" w:cs="Times New Roman"/>
          <w:i/>
          <w:iCs/>
          <w:sz w:val="24"/>
          <w:szCs w:val="24"/>
        </w:rPr>
        <w:t>debugger</w:t>
      </w:r>
      <w:proofErr w:type="spellEnd"/>
      <w:r w:rsidR="0030563C" w:rsidRPr="0030563C">
        <w:rPr>
          <w:rFonts w:ascii="Times New Roman" w:hAnsi="Times New Roman" w:cs="Times New Roman"/>
          <w:sz w:val="24"/>
          <w:szCs w:val="24"/>
        </w:rPr>
        <w:t xml:space="preserve">, </w:t>
      </w:r>
      <w:proofErr w:type="spellStart"/>
      <w:r w:rsidR="0030563C" w:rsidRPr="0030563C">
        <w:rPr>
          <w:rFonts w:ascii="Times New Roman" w:hAnsi="Times New Roman" w:cs="Times New Roman"/>
          <w:i/>
          <w:iCs/>
          <w:sz w:val="24"/>
          <w:szCs w:val="24"/>
        </w:rPr>
        <w:t>compiler</w:t>
      </w:r>
      <w:proofErr w:type="spellEnd"/>
      <w:r w:rsidR="0030563C" w:rsidRPr="0030563C">
        <w:rPr>
          <w:rFonts w:ascii="Times New Roman" w:hAnsi="Times New Roman" w:cs="Times New Roman"/>
          <w:sz w:val="24"/>
          <w:szCs w:val="24"/>
        </w:rPr>
        <w:t>, dan sebagainya</w:t>
      </w:r>
      <w:r w:rsidR="00420CA4">
        <w:rPr>
          <w:rFonts w:ascii="Times New Roman" w:hAnsi="Times New Roman" w:cs="Times New Roman"/>
          <w:sz w:val="24"/>
          <w:szCs w:val="24"/>
        </w:rPr>
        <w:t xml:space="preserve"> </w:t>
      </w:r>
      <w:r w:rsidR="00420CA4">
        <w:rPr>
          <w:rFonts w:ascii="Times New Roman" w:hAnsi="Times New Roman" w:cs="Times New Roman"/>
          <w:sz w:val="24"/>
          <w:szCs w:val="24"/>
        </w:rPr>
        <w:fldChar w:fldCharType="begin" w:fldLock="1"/>
      </w:r>
      <w:r w:rsidR="008A5BC2">
        <w:rPr>
          <w:rFonts w:ascii="Times New Roman" w:hAnsi="Times New Roman" w:cs="Times New Roman"/>
          <w:sz w:val="24"/>
          <w:szCs w:val="24"/>
        </w:rPr>
        <w:instrText>ADDIN CSL_CITATION {"citationItems":[{"id":"ITEM-1","itemData":{"DOI":"10.22216/jsi.v4i1.3409","ISSN":"2502-096X","abstract":"Android is an Open Source operating system that gives developers the freedom to develop applications, with the advantages of android operating system, will help many android-based smartphone users to be able to enjoy various applications, one application is the Android-Based Preview Application, the main purpose of this Application is assisting Muslims in reciting the necessary prayers in daily life effectively and efficiently. The type of data used is a secondary data type in which data is obtained from reference books and literature related to this case. There are several stages in making this application, namely analysis, design, work processes, and evaluation of the program model that has been produced. This android-based prayer collection app, can be used on android-based smartphones in the least 4.1 version in this application testing can run smoothly","author":[{"dropping-particle":"","family":"Maiyana","given":"Efmi","non-dropping-particle":"","parse-names":false,"suffix":""}],"container-title":"Jurnal Sains dan Informatika","id":"ITEM-1","issue":"1","issued":{"date-parts":[["2018"]]},"page":"54-65","title":"Pemanfaatan Android Dalam Perancangan Aplikasi Kumpulan Doa","type":"article-journal","volume":"4"},"uris":["http://www.mendeley.com/documents/?uuid=979e6961-a32e-49f7-978e-c2bf3d8656d0"]}],"mendeley":{"formattedCitation":"(Maiyana, 2018)","plainTextFormattedCitation":"(Maiyana, 2018)","previouslyFormattedCitation":"(Maiyana, 2018)"},"properties":{"noteIndex":0},"schema":"https://github.com/citation-style-language/schema/raw/master/csl-citation.json"}</w:instrText>
      </w:r>
      <w:r w:rsidR="00420CA4">
        <w:rPr>
          <w:rFonts w:ascii="Times New Roman" w:hAnsi="Times New Roman" w:cs="Times New Roman"/>
          <w:sz w:val="24"/>
          <w:szCs w:val="24"/>
        </w:rPr>
        <w:fldChar w:fldCharType="separate"/>
      </w:r>
      <w:r w:rsidR="00420CA4" w:rsidRPr="00420CA4">
        <w:rPr>
          <w:rFonts w:ascii="Times New Roman" w:hAnsi="Times New Roman" w:cs="Times New Roman"/>
          <w:noProof/>
          <w:sz w:val="24"/>
          <w:szCs w:val="24"/>
        </w:rPr>
        <w:t>(Maiyana, 2018)</w:t>
      </w:r>
      <w:r w:rsidR="00420CA4">
        <w:rPr>
          <w:rFonts w:ascii="Times New Roman" w:hAnsi="Times New Roman" w:cs="Times New Roman"/>
          <w:sz w:val="24"/>
          <w:szCs w:val="24"/>
        </w:rPr>
        <w:fldChar w:fldCharType="end"/>
      </w:r>
      <w:r w:rsidR="0030563C" w:rsidRPr="0030563C">
        <w:rPr>
          <w:rFonts w:ascii="Times New Roman" w:hAnsi="Times New Roman" w:cs="Times New Roman"/>
          <w:sz w:val="24"/>
          <w:szCs w:val="24"/>
        </w:rPr>
        <w:t>.</w:t>
      </w:r>
      <w:r w:rsidR="0010591C">
        <w:rPr>
          <w:rFonts w:ascii="Times New Roman" w:hAnsi="Times New Roman" w:cs="Times New Roman"/>
          <w:sz w:val="24"/>
          <w:szCs w:val="24"/>
        </w:rPr>
        <w:t xml:space="preserve"> Android Studio dibangun di atas perangkat lunak </w:t>
      </w:r>
      <w:proofErr w:type="spellStart"/>
      <w:r w:rsidR="0010591C">
        <w:rPr>
          <w:rFonts w:ascii="Times New Roman" w:hAnsi="Times New Roman" w:cs="Times New Roman"/>
          <w:sz w:val="24"/>
          <w:szCs w:val="24"/>
        </w:rPr>
        <w:t>IntelliJ</w:t>
      </w:r>
      <w:proofErr w:type="spellEnd"/>
      <w:r w:rsidR="0010591C">
        <w:rPr>
          <w:rFonts w:ascii="Times New Roman" w:hAnsi="Times New Roman" w:cs="Times New Roman"/>
          <w:sz w:val="24"/>
          <w:szCs w:val="24"/>
        </w:rPr>
        <w:t xml:space="preserve"> IDEA</w:t>
      </w:r>
      <w:r w:rsidR="0084728A">
        <w:rPr>
          <w:rFonts w:ascii="Times New Roman" w:hAnsi="Times New Roman" w:cs="Times New Roman"/>
          <w:sz w:val="24"/>
          <w:szCs w:val="24"/>
        </w:rPr>
        <w:t xml:space="preserve"> dan pertama kali dipublikasi</w:t>
      </w:r>
      <w:r w:rsidR="0030563C">
        <w:rPr>
          <w:rFonts w:ascii="Times New Roman" w:hAnsi="Times New Roman" w:cs="Times New Roman"/>
          <w:sz w:val="24"/>
          <w:szCs w:val="24"/>
        </w:rPr>
        <w:t>k</w:t>
      </w:r>
      <w:r w:rsidR="0084728A">
        <w:rPr>
          <w:rFonts w:ascii="Times New Roman" w:hAnsi="Times New Roman" w:cs="Times New Roman"/>
          <w:sz w:val="24"/>
          <w:szCs w:val="24"/>
        </w:rPr>
        <w:t>an oleh Google pada tanggal 16 Mei 2013</w:t>
      </w:r>
      <w:r w:rsidR="0010591C">
        <w:rPr>
          <w:rFonts w:ascii="Times New Roman" w:hAnsi="Times New Roman" w:cs="Times New Roman"/>
          <w:sz w:val="24"/>
          <w:szCs w:val="24"/>
        </w:rPr>
        <w:t>.</w:t>
      </w:r>
    </w:p>
    <w:p w14:paraId="4F1AE1E2" w14:textId="671190CC" w:rsidR="00982579" w:rsidRDefault="006F1644"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droid Studio yang berfungsi sebagai editor kode tidak hanya didukung dengan fitur developer dari </w:t>
      </w:r>
      <w:proofErr w:type="spellStart"/>
      <w:r>
        <w:rPr>
          <w:rFonts w:ascii="Times New Roman" w:hAnsi="Times New Roman" w:cs="Times New Roman"/>
          <w:sz w:val="24"/>
          <w:szCs w:val="24"/>
        </w:rPr>
        <w:t>Intelli</w:t>
      </w:r>
      <w:r w:rsidR="00DF1B5A">
        <w:rPr>
          <w:rFonts w:ascii="Times New Roman" w:hAnsi="Times New Roman" w:cs="Times New Roman"/>
          <w:sz w:val="24"/>
          <w:szCs w:val="24"/>
        </w:rPr>
        <w:t>J</w:t>
      </w:r>
      <w:proofErr w:type="spellEnd"/>
      <w:r>
        <w:rPr>
          <w:rFonts w:ascii="Times New Roman" w:hAnsi="Times New Roman" w:cs="Times New Roman"/>
          <w:sz w:val="24"/>
          <w:szCs w:val="24"/>
        </w:rPr>
        <w:t xml:space="preserve"> yang andal, tetapi juga memberikan banyak fitur lainnya yang akan sangat membantu dalam pengembangan aplikasi Android.</w:t>
      </w:r>
      <w:r w:rsidR="00872189">
        <w:rPr>
          <w:rFonts w:ascii="Times New Roman" w:hAnsi="Times New Roman" w:cs="Times New Roman"/>
          <w:sz w:val="24"/>
          <w:szCs w:val="24"/>
        </w:rPr>
        <w:t xml:space="preserve"> Android Studio telah dibekali dengan emulator yang cepat dan kaya, yang berfungsi untuk menjalankan aplikasi Android secara virtual.</w:t>
      </w:r>
      <w:r w:rsidR="0018109C">
        <w:rPr>
          <w:rFonts w:ascii="Times New Roman" w:hAnsi="Times New Roman" w:cs="Times New Roman"/>
          <w:sz w:val="24"/>
          <w:szCs w:val="24"/>
        </w:rPr>
        <w:t xml:space="preserve"> Emulator memberikan kemudahan agar pengembang dapat melakukan uji coba dan menjalankan aplikasi Android tanpa harus menggunakan perangkat yang sebenarnya.</w:t>
      </w:r>
      <w:r w:rsidR="008A5BC2">
        <w:rPr>
          <w:rFonts w:ascii="Times New Roman" w:hAnsi="Times New Roman" w:cs="Times New Roman"/>
          <w:sz w:val="24"/>
          <w:szCs w:val="24"/>
        </w:rPr>
        <w:t xml:space="preserve"> Emulator sangat membantu pengembang karena dengan menggunakan itu, pengembang dapat memilihi versi Android, jenis, ukuran layar, dan besarnya memori yang akan digunakan untuk menjalankan aplikasi Android selama pengembangan </w:t>
      </w:r>
      <w:r w:rsidR="008A5BC2">
        <w:rPr>
          <w:rFonts w:ascii="Times New Roman" w:hAnsi="Times New Roman" w:cs="Times New Roman"/>
          <w:sz w:val="24"/>
          <w:szCs w:val="24"/>
        </w:rPr>
        <w:fldChar w:fldCharType="begin" w:fldLock="1"/>
      </w:r>
      <w:r w:rsidR="003E3F9E">
        <w:rPr>
          <w:rFonts w:ascii="Times New Roman" w:hAnsi="Times New Roman" w:cs="Times New Roman"/>
          <w:sz w:val="24"/>
          <w:szCs w:val="24"/>
        </w:rPr>
        <w:instrText>ADDIN CSL_CITATION {"citationItems":[{"id":"ITEM-1","itemData":{"DOI":"10.22216/jsi.v4i1.3409","ISSN":"2502-096X","abstract":"Android is an Open Source operating system that gives developers the freedom to develop applications, with the advantages of android operating system, will help many android-based smartphone users to be able to enjoy various applications, one application is the Android-Based Preview Application, the main purpose of this Application is assisting Muslims in reciting the necessary prayers in daily life effectively and efficiently. The type of data used is a secondary data type in which data is obtained from reference books and literature related to this case. There are several stages in making this application, namely analysis, design, work processes, and evaluation of the program model that has been produced. This android-based prayer collection app, can be used on android-based smartphones in the least 4.1 version in this application testing can run smoothly","author":[{"dropping-particle":"","family":"Maiyana","given":"Efmi","non-dropping-particle":"","parse-names":false,"suffix":""}],"container-title":"Jurnal Sains dan Informatika","id":"ITEM-1","issue":"1","issued":{"date-parts":[["2018"]]},"page":"54-65","title":"Pemanfaatan Android Dalam Perancangan Aplikasi Kumpulan Doa","type":"article-journal","volume":"4"},"uris":["http://www.mendeley.com/documents/?uuid=979e6961-a32e-49f7-978e-c2bf3d8656d0"]}],"mendeley":{"formattedCitation":"(Maiyana, 2018)","plainTextFormattedCitation":"(Maiyana, 2018)","previouslyFormattedCitation":"(Maiyana, 2018)"},"properties":{"noteIndex":0},"schema":"https://github.com/citation-style-language/schema/raw/master/csl-citation.json"}</w:instrText>
      </w:r>
      <w:r w:rsidR="008A5BC2">
        <w:rPr>
          <w:rFonts w:ascii="Times New Roman" w:hAnsi="Times New Roman" w:cs="Times New Roman"/>
          <w:sz w:val="24"/>
          <w:szCs w:val="24"/>
        </w:rPr>
        <w:fldChar w:fldCharType="separate"/>
      </w:r>
      <w:r w:rsidR="008A5BC2" w:rsidRPr="008A5BC2">
        <w:rPr>
          <w:rFonts w:ascii="Times New Roman" w:hAnsi="Times New Roman" w:cs="Times New Roman"/>
          <w:noProof/>
          <w:sz w:val="24"/>
          <w:szCs w:val="24"/>
        </w:rPr>
        <w:t>(Maiyana, 2018)</w:t>
      </w:r>
      <w:r w:rsidR="008A5BC2">
        <w:rPr>
          <w:rFonts w:ascii="Times New Roman" w:hAnsi="Times New Roman" w:cs="Times New Roman"/>
          <w:sz w:val="24"/>
          <w:szCs w:val="24"/>
        </w:rPr>
        <w:fldChar w:fldCharType="end"/>
      </w:r>
      <w:r w:rsidR="008A5BC2">
        <w:rPr>
          <w:rFonts w:ascii="Times New Roman" w:hAnsi="Times New Roman" w:cs="Times New Roman"/>
          <w:sz w:val="24"/>
          <w:szCs w:val="24"/>
        </w:rPr>
        <w:t>.</w:t>
      </w:r>
    </w:p>
    <w:p w14:paraId="2649F59A" w14:textId="7F4E0D5E" w:rsidR="004101F0" w:rsidRPr="004101F0" w:rsidRDefault="00982579"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Studio dipilih karena memberikan banyak fitur yang memudahkan</w:t>
      </w:r>
      <w:r w:rsidR="00E56666">
        <w:rPr>
          <w:rFonts w:ascii="Times New Roman" w:hAnsi="Times New Roman" w:cs="Times New Roman"/>
          <w:sz w:val="24"/>
          <w:szCs w:val="24"/>
        </w:rPr>
        <w:t xml:space="preserve"> pengembang, bahkan pengembang yang masih pemula sekalipun.</w:t>
      </w:r>
      <w:r w:rsidR="00974877">
        <w:rPr>
          <w:rFonts w:ascii="Times New Roman" w:hAnsi="Times New Roman" w:cs="Times New Roman"/>
          <w:sz w:val="24"/>
          <w:szCs w:val="24"/>
        </w:rPr>
        <w:t xml:space="preserve"> Android Studio memiliki banyak </w:t>
      </w:r>
      <w:proofErr w:type="spellStart"/>
      <w:r w:rsidR="00974877">
        <w:rPr>
          <w:rFonts w:ascii="Times New Roman" w:hAnsi="Times New Roman" w:cs="Times New Roman"/>
          <w:i/>
          <w:iCs/>
          <w:sz w:val="24"/>
          <w:szCs w:val="24"/>
        </w:rPr>
        <w:t>library</w:t>
      </w:r>
      <w:proofErr w:type="spellEnd"/>
      <w:r w:rsidR="00974877">
        <w:rPr>
          <w:rFonts w:ascii="Times New Roman" w:hAnsi="Times New Roman" w:cs="Times New Roman"/>
          <w:i/>
          <w:iCs/>
          <w:sz w:val="24"/>
          <w:szCs w:val="24"/>
        </w:rPr>
        <w:t xml:space="preserve"> </w:t>
      </w:r>
      <w:r w:rsidR="00974877">
        <w:rPr>
          <w:rFonts w:ascii="Times New Roman" w:hAnsi="Times New Roman" w:cs="Times New Roman"/>
          <w:sz w:val="24"/>
          <w:szCs w:val="24"/>
        </w:rPr>
        <w:t xml:space="preserve">yang siap digunakan, sehingga </w:t>
      </w:r>
      <w:r w:rsidR="00D63B1E">
        <w:rPr>
          <w:rFonts w:ascii="Times New Roman" w:hAnsi="Times New Roman" w:cs="Times New Roman"/>
          <w:sz w:val="24"/>
          <w:szCs w:val="24"/>
        </w:rPr>
        <w:t>pengembangan</w:t>
      </w:r>
      <w:r w:rsidR="00974877">
        <w:rPr>
          <w:rFonts w:ascii="Times New Roman" w:hAnsi="Times New Roman" w:cs="Times New Roman"/>
          <w:sz w:val="24"/>
          <w:szCs w:val="24"/>
        </w:rPr>
        <w:t xml:space="preserve"> aplikasi akan lebih cepat dilakukan</w:t>
      </w:r>
      <w:r w:rsidR="001C4022">
        <w:rPr>
          <w:rFonts w:ascii="Times New Roman" w:hAnsi="Times New Roman" w:cs="Times New Roman"/>
          <w:sz w:val="24"/>
          <w:szCs w:val="24"/>
        </w:rPr>
        <w:t>.</w:t>
      </w:r>
      <w:r w:rsidR="00471736">
        <w:rPr>
          <w:rFonts w:ascii="Times New Roman" w:hAnsi="Times New Roman" w:cs="Times New Roman"/>
          <w:sz w:val="24"/>
          <w:szCs w:val="24"/>
        </w:rPr>
        <w:t xml:space="preserve"> Emulator yang dimiliki Android Studio seperti yang sudah dijelaskan di atas, akan sangat membantu mengembangkan aplikasi Android agar sesuai saat digunakan oleh perangkat Android </w:t>
      </w:r>
      <w:r w:rsidR="00247AA6">
        <w:rPr>
          <w:rFonts w:ascii="Times New Roman" w:hAnsi="Times New Roman" w:cs="Times New Roman"/>
          <w:sz w:val="24"/>
          <w:szCs w:val="24"/>
        </w:rPr>
        <w:t>dengan jenis yang berbeda-beda</w:t>
      </w:r>
      <w:r w:rsidR="00471736">
        <w:rPr>
          <w:rFonts w:ascii="Times New Roman" w:hAnsi="Times New Roman" w:cs="Times New Roman"/>
          <w:sz w:val="24"/>
          <w:szCs w:val="24"/>
        </w:rPr>
        <w:t>.</w:t>
      </w:r>
    </w:p>
    <w:p w14:paraId="070DB52E" w14:textId="77777777" w:rsidR="004101F0" w:rsidRPr="006514E6" w:rsidRDefault="004101F0" w:rsidP="004101F0">
      <w:pPr>
        <w:spacing w:after="0" w:line="360" w:lineRule="auto"/>
        <w:jc w:val="both"/>
        <w:rPr>
          <w:rFonts w:ascii="Times New Roman" w:hAnsi="Times New Roman" w:cs="Times New Roman"/>
          <w:sz w:val="24"/>
          <w:szCs w:val="24"/>
        </w:rPr>
      </w:pPr>
    </w:p>
    <w:p w14:paraId="13487CB4" w14:textId="77777777" w:rsidR="007D5648" w:rsidRDefault="007D5648">
      <w:pPr>
        <w:rPr>
          <w:rFonts w:ascii="Times New Roman" w:hAnsi="Times New Roman" w:cs="Times New Roman"/>
          <w:sz w:val="24"/>
          <w:szCs w:val="24"/>
        </w:rPr>
      </w:pPr>
      <w:r>
        <w:rPr>
          <w:rFonts w:ascii="Times New Roman" w:hAnsi="Times New Roman" w:cs="Times New Roman"/>
          <w:sz w:val="24"/>
          <w:szCs w:val="24"/>
        </w:rPr>
        <w:br w:type="page"/>
      </w:r>
    </w:p>
    <w:p w14:paraId="1A0CDFE8" w14:textId="77777777" w:rsidR="007D5648" w:rsidRPr="003A31E0" w:rsidRDefault="007D5648" w:rsidP="003468FA">
      <w:pPr>
        <w:pStyle w:val="Heading1"/>
        <w:spacing w:before="0" w:line="360" w:lineRule="auto"/>
        <w:jc w:val="center"/>
        <w:rPr>
          <w:rFonts w:ascii="Times New Roman" w:hAnsi="Times New Roman" w:cs="Times New Roman"/>
          <w:b/>
          <w:bCs/>
          <w:color w:val="auto"/>
          <w:sz w:val="28"/>
          <w:szCs w:val="28"/>
        </w:rPr>
      </w:pPr>
      <w:r w:rsidRPr="003A31E0">
        <w:rPr>
          <w:rFonts w:ascii="Times New Roman" w:hAnsi="Times New Roman" w:cs="Times New Roman"/>
          <w:b/>
          <w:bCs/>
          <w:color w:val="auto"/>
          <w:sz w:val="28"/>
          <w:szCs w:val="28"/>
        </w:rPr>
        <w:t>BAB III</w:t>
      </w:r>
    </w:p>
    <w:p w14:paraId="7AF68864" w14:textId="77777777" w:rsidR="007D5648" w:rsidRPr="003A31E0" w:rsidRDefault="007D5648" w:rsidP="00CB0681">
      <w:pPr>
        <w:spacing w:after="0" w:line="360" w:lineRule="auto"/>
        <w:jc w:val="center"/>
        <w:rPr>
          <w:rFonts w:ascii="Times New Roman" w:hAnsi="Times New Roman" w:cs="Times New Roman"/>
          <w:b/>
          <w:bCs/>
          <w:sz w:val="28"/>
          <w:szCs w:val="28"/>
        </w:rPr>
      </w:pPr>
      <w:r w:rsidRPr="003A31E0">
        <w:rPr>
          <w:rFonts w:ascii="Times New Roman" w:hAnsi="Times New Roman" w:cs="Times New Roman"/>
          <w:b/>
          <w:bCs/>
          <w:sz w:val="28"/>
          <w:szCs w:val="28"/>
        </w:rPr>
        <w:t>METODE PENELITIAN</w:t>
      </w:r>
    </w:p>
    <w:p w14:paraId="5EDB5E9C" w14:textId="77777777" w:rsidR="007D5648" w:rsidRDefault="007D5648" w:rsidP="003468FA">
      <w:pPr>
        <w:spacing w:after="0" w:line="360" w:lineRule="auto"/>
        <w:rPr>
          <w:rFonts w:ascii="Times New Roman" w:hAnsi="Times New Roman" w:cs="Times New Roman"/>
          <w:b/>
          <w:bCs/>
          <w:sz w:val="24"/>
          <w:szCs w:val="24"/>
        </w:rPr>
      </w:pPr>
    </w:p>
    <w:p w14:paraId="20C9714C" w14:textId="77777777" w:rsidR="007D5648" w:rsidRDefault="007D5648" w:rsidP="00544B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untuk memberikan kemudahan kepada para pemakainya, tujuan dari pengembangan sistem informasi juga untuk memberikan kepuasan yang memenuhi harapan dari pemakai sistem informasi tersebut, tetapi dalam mengembangkan sistem informasi justru sering kali dengan tidak melibatkan para pemakai sistem secara langsung, sehingga hal ini menyebabkan sistem informasi yang telah dibuat menjadi jauh dari harapan para pemak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ED55BF">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6B0C364A" w14:textId="570BE4EA" w:rsidR="007D5648" w:rsidRPr="004932F2" w:rsidRDefault="007D5648" w:rsidP="004932F2">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C3A853E" wp14:editId="1C1693A3">
            <wp:simplePos x="0" y="0"/>
            <wp:positionH relativeFrom="margin">
              <wp:align>center</wp:align>
            </wp:positionH>
            <wp:positionV relativeFrom="paragraph">
              <wp:posOffset>2622550</wp:posOffset>
            </wp:positionV>
            <wp:extent cx="4546600" cy="1130300"/>
            <wp:effectExtent l="19050" t="0" r="44450" b="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r>
        <w:rPr>
          <w:rFonts w:ascii="Times New Roman" w:hAnsi="Times New Roman" w:cs="Times New Roman"/>
          <w:sz w:val="24"/>
          <w:szCs w:val="24"/>
        </w:rPr>
        <w:t xml:space="preserve">Metode </w:t>
      </w:r>
      <w:r>
        <w:rPr>
          <w:rFonts w:ascii="Times New Roman" w:hAnsi="Times New Roman" w:cs="Times New Roman"/>
          <w:i/>
          <w:iCs/>
          <w:sz w:val="24"/>
          <w:szCs w:val="24"/>
        </w:rPr>
        <w:t xml:space="preserve">Rapid </w:t>
      </w:r>
      <w:proofErr w:type="spellStart"/>
      <w:r>
        <w:rPr>
          <w:rFonts w:ascii="Times New Roman" w:hAnsi="Times New Roman" w:cs="Times New Roman"/>
          <w:i/>
          <w:iCs/>
          <w:sz w:val="24"/>
          <w:szCs w:val="24"/>
        </w:rPr>
        <w:t>Application</w:t>
      </w:r>
      <w:proofErr w:type="spellEnd"/>
      <w:r>
        <w:rPr>
          <w:rFonts w:ascii="Times New Roman" w:hAnsi="Times New Roman" w:cs="Times New Roman"/>
          <w:i/>
          <w:iCs/>
          <w:sz w:val="24"/>
          <w:szCs w:val="24"/>
        </w:rPr>
        <w:t xml:space="preserve"> Development</w:t>
      </w:r>
      <w:r>
        <w:rPr>
          <w:rFonts w:ascii="Times New Roman" w:hAnsi="Times New Roman" w:cs="Times New Roman"/>
          <w:sz w:val="24"/>
          <w:szCs w:val="24"/>
        </w:rPr>
        <w:t xml:space="preserve"> (RAD) merupakan metode yang dikembangkan dari </w:t>
      </w:r>
      <w:r>
        <w:rPr>
          <w:rFonts w:ascii="Times New Roman" w:hAnsi="Times New Roman" w:cs="Times New Roman"/>
          <w:i/>
          <w:iCs/>
          <w:sz w:val="24"/>
          <w:szCs w:val="24"/>
        </w:rPr>
        <w:t xml:space="preserve">System Development Life </w:t>
      </w:r>
      <w:proofErr w:type="spellStart"/>
      <w:r>
        <w:rPr>
          <w:rFonts w:ascii="Times New Roman" w:hAnsi="Times New Roman" w:cs="Times New Roman"/>
          <w:i/>
          <w:iCs/>
          <w:sz w:val="24"/>
          <w:szCs w:val="24"/>
        </w:rPr>
        <w:t>Cycle</w:t>
      </w:r>
      <w:proofErr w:type="spellEnd"/>
      <w:r>
        <w:rPr>
          <w:rFonts w:ascii="Times New Roman" w:hAnsi="Times New Roman" w:cs="Times New Roman"/>
          <w:sz w:val="24"/>
          <w:szCs w:val="24"/>
        </w:rPr>
        <w:t xml:space="preserve"> (SDLC) dan merupakan </w:t>
      </w:r>
      <w:r w:rsidR="003C783E">
        <w:rPr>
          <w:rFonts w:ascii="Times New Roman" w:hAnsi="Times New Roman" w:cs="Times New Roman"/>
          <w:sz w:val="24"/>
          <w:szCs w:val="24"/>
        </w:rPr>
        <w:t>satu di antara</w:t>
      </w:r>
      <w:r>
        <w:rPr>
          <w:rFonts w:ascii="Times New Roman" w:hAnsi="Times New Roman" w:cs="Times New Roman"/>
          <w:sz w:val="24"/>
          <w:szCs w:val="24"/>
        </w:rPr>
        <w:t xml:space="preserve"> model yang dapat digunakan untuk pengembangan  sistem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12/matrik.v16i2.10","ISSN":"1858-4144","abstract":"Proyeksi teknologi informasi saat ini sebagian besar dapat dirasakan dalam bentuk perangkat lunak berupa sistem informasi. Contoh dalam bidang pendidikan banyak perangkat lunak (sistem informasi) yang sudah dimanfaatkan seperti Sistem Informasi Akademik, E-Learning, E-Library yang ada pada Perguruan Tinggi dan Sekolah. Dalam bidang kesehatan seperti Sistem Informasi Rekam Medik, Sistem Informasi Rawat Inap Pasien, Sistem Informasi Stok Obat baik yang secara online maupun offline. Saat melakukan pengembangan sistem informasi ini diperlukan tahapan yang sistematis guna menghasilkan sistem informasi yang baik dan berkualitas serta dapat digunakan oleh user. Salah satu tahapan yang mendasar ada pada System Development Life Cycle (SDLC). SDLC merupakan siklus pengembangan sistem informasi yang popular untuk pengembangan sistem terdiri dari beberapa langkah yaitu 1). Tahap Perencanaan; 2). Tahap Analisis; 3). Tahap Desain; 4). Tahap Implementasi; 5). Tahap Pengujian; 6). Tahap Pemeliharaan. Salah satu pengembangan SDLC yaitu model Rapid Application Development (RAD) yang juga dapat digunakan dalam pengembangan sistem dengan mengutamakan waktu. Waktu pengerjaan dalam RAD relatif singkat sekitar 60-90 hari. Dalam penelitian ini penulis melakukan studi analisis model RAD yang digunakan dalam pengembangan sistem informasi. Penulis mengambil beberapa penelitian sebelumnya yang sudah menggunakan model RAD. Dalam penelitian ini menyimpulkan beberapa kegunaan model RAD dalam pengembangan sistem informasi.","author":[{"dropping-particle":"","family":"Aswati","given":"Safrian","non-dropping-particle":"","parse-names":false,"suffix":""},{"dropping-particle":"","family":"Ramadhan","given":"M. Sabir","non-dropping-particle":"","parse-names":false,"suffix":""},{"dropping-particle":"","family":"Firmansyah","given":"Ada Udi","non-dropping-particle":"","parse-names":false,"suffix":""},{"dropping-particle":"","family":"Anwar","given":"Khairil","non-dropping-particle":"","parse-names":false,"suffix":""}],"container-title":"Jurnal Matrik","id":"ITEM-1","issue":"2","issued":{"date-parts":[["2017"]]},"page":"20","title":"Studi Analisis Model Rapid Application Development Dalam Pengembangan Sistem Informasi","type":"article-journal","volume":"16"},"uris":["http://www.mendeley.com/documents/?uuid=e9f522a8-83e3-490d-8176-463e8f7c2890"]}],"mendeley":{"formattedCitation":"(Aswati et al., 2017)","plainTextFormattedCitation":"(Aswati et al., 2017)","previouslyFormattedCitation":"(Aswati et al., 2017)"},"properties":{"noteIndex":0},"schema":"https://github.com/citation-style-language/schema/raw/master/csl-citation.json"}</w:instrText>
      </w:r>
      <w:r>
        <w:rPr>
          <w:rFonts w:ascii="Times New Roman" w:hAnsi="Times New Roman" w:cs="Times New Roman"/>
          <w:sz w:val="24"/>
          <w:szCs w:val="24"/>
        </w:rPr>
        <w:fldChar w:fldCharType="separate"/>
      </w:r>
      <w:r w:rsidRPr="00D650A9">
        <w:rPr>
          <w:rFonts w:ascii="Times New Roman" w:hAnsi="Times New Roman" w:cs="Times New Roman"/>
          <w:noProof/>
          <w:sz w:val="24"/>
          <w:szCs w:val="24"/>
        </w:rPr>
        <w:t>(Aswati et al., 2017)</w:t>
      </w:r>
      <w:r>
        <w:rPr>
          <w:rFonts w:ascii="Times New Roman" w:hAnsi="Times New Roman" w:cs="Times New Roman"/>
          <w:sz w:val="24"/>
          <w:szCs w:val="24"/>
        </w:rPr>
        <w:fldChar w:fldCharType="end"/>
      </w:r>
      <w:r>
        <w:rPr>
          <w:rFonts w:ascii="Times New Roman" w:hAnsi="Times New Roman" w:cs="Times New Roman"/>
          <w:sz w:val="24"/>
          <w:szCs w:val="24"/>
        </w:rPr>
        <w:t>. Metode RAD dipilih karena cocok untuk melakukan pengembangan sistem informasi dengan waktu yang relatif singkat. Sistem informasi yang dikembangkan menggunakan metode RAD dapat diselesaikan dalam waktu 60</w:t>
      </w:r>
      <w:r w:rsidR="000400CA">
        <w:rPr>
          <w:rFonts w:ascii="Times New Roman" w:hAnsi="Times New Roman" w:cs="Times New Roman"/>
          <w:sz w:val="24"/>
          <w:szCs w:val="24"/>
        </w:rPr>
        <w:t xml:space="preserve"> – </w:t>
      </w:r>
      <w:r>
        <w:rPr>
          <w:rFonts w:ascii="Times New Roman" w:hAnsi="Times New Roman" w:cs="Times New Roman"/>
          <w:sz w:val="24"/>
          <w:szCs w:val="24"/>
        </w:rPr>
        <w:t xml:space="preserve">90 hari, sedangkan pengembangan sistem informasi yang normal membutuhkan waktu paling tidak 180 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author":[{"dropping-particle":"","family":"Mishra","given":"Apoorva","non-dropping-particle":"","parse-names":false,"suffix":""},{"dropping-particle":"","family":"Dubey","given":"Deepty","non-dropping-particle":"","parse-names":false,"suffix":""}],"container-title":"International Journal of Advance Research in Computer Science and Management Studies","id":"ITEM-1","issue":"5","issued":{"date-parts":[["2013"]]},"page":"64-69","title":"A Comparative Study of Different Software Development Life Cycle Models in Different Scenarios","type":"article-journal","volume":"1"},"uris":["http://www.mendeley.com/documents/?uuid=9ba53175-bd86-40ee-b5f1-141744d9a83a"]}],"mendeley":{"formattedCitation":"(Mishra &amp; Dubey, 2013)","plainTextFormattedCitation":"(Mishra &amp; Dubey, 2013)","previouslyFormattedCitation":"(Mishra &amp; Dubey, 2013)"},"properties":{"noteIndex":0},"schema":"https://github.com/citation-style-language/schema/raw/master/csl-citation.json"}</w:instrText>
      </w:r>
      <w:r>
        <w:rPr>
          <w:rFonts w:ascii="Times New Roman" w:hAnsi="Times New Roman" w:cs="Times New Roman"/>
          <w:sz w:val="24"/>
          <w:szCs w:val="24"/>
        </w:rPr>
        <w:fldChar w:fldCharType="separate"/>
      </w:r>
      <w:r w:rsidRPr="00DA2FAD">
        <w:rPr>
          <w:rFonts w:ascii="Times New Roman" w:hAnsi="Times New Roman" w:cs="Times New Roman"/>
          <w:noProof/>
          <w:sz w:val="24"/>
          <w:szCs w:val="24"/>
        </w:rPr>
        <w:t>(Mishra &amp; Dubey, 2013)</w:t>
      </w:r>
      <w:r>
        <w:rPr>
          <w:rFonts w:ascii="Times New Roman" w:hAnsi="Times New Roman" w:cs="Times New Roman"/>
          <w:sz w:val="24"/>
          <w:szCs w:val="24"/>
        </w:rPr>
        <w:fldChar w:fldCharType="end"/>
      </w:r>
      <w:r>
        <w:rPr>
          <w:rFonts w:ascii="Times New Roman" w:hAnsi="Times New Roman" w:cs="Times New Roman"/>
          <w:sz w:val="24"/>
          <w:szCs w:val="24"/>
        </w:rPr>
        <w:t xml:space="preserve">. Tidak hanya itu, metode RAD juga dapat membuat para pemakai terlibat dalam proses pengembangan sistem informasi yang berperan sebagai pengambil keputu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1D98">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 Tahapan yang ada pada model RAD dapat divisualisasikan sebagai berikut :</w:t>
      </w:r>
    </w:p>
    <w:p w14:paraId="4E8BB23D"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1</w:t>
      </w:r>
    </w:p>
    <w:p w14:paraId="6041A3A7"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hapan Model RAD (Aswati </w:t>
      </w:r>
      <w:proofErr w:type="spellStart"/>
      <w:r>
        <w:rPr>
          <w:rFonts w:ascii="Times New Roman" w:hAnsi="Times New Roman" w:cs="Times New Roman"/>
          <w:b/>
          <w:bCs/>
          <w:sz w:val="24"/>
          <w:szCs w:val="24"/>
        </w:rPr>
        <w:t>e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w:t>
      </w:r>
      <w:proofErr w:type="spellEnd"/>
      <w:r>
        <w:rPr>
          <w:rFonts w:ascii="Times New Roman" w:hAnsi="Times New Roman" w:cs="Times New Roman"/>
          <w:b/>
          <w:bCs/>
          <w:sz w:val="24"/>
          <w:szCs w:val="24"/>
        </w:rPr>
        <w:t>, 2017)</w:t>
      </w:r>
    </w:p>
    <w:p w14:paraId="5130212C" w14:textId="77777777" w:rsidR="007D5648" w:rsidRDefault="007D5648" w:rsidP="00B102BC">
      <w:pPr>
        <w:spacing w:after="0" w:line="360" w:lineRule="auto"/>
        <w:jc w:val="center"/>
        <w:rPr>
          <w:rFonts w:ascii="Times New Roman" w:hAnsi="Times New Roman" w:cs="Times New Roman"/>
          <w:b/>
          <w:bCs/>
          <w:sz w:val="24"/>
          <w:szCs w:val="24"/>
        </w:rPr>
      </w:pPr>
    </w:p>
    <w:p w14:paraId="3E757737" w14:textId="77777777" w:rsidR="007D5648" w:rsidRPr="00131FE4" w:rsidRDefault="007D5648" w:rsidP="00131FE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alam metode RAD terdapat tiga fase langkah-langkah yang dibagi ke dalam tiga tahapan, meliputi tahap rencana kebutuhan</w:t>
      </w:r>
      <w:r>
        <w:rPr>
          <w:rFonts w:ascii="Times New Roman" w:hAnsi="Times New Roman" w:cs="Times New Roman"/>
          <w:i/>
          <w:iCs/>
          <w:sz w:val="24"/>
          <w:szCs w:val="24"/>
        </w:rPr>
        <w:t xml:space="preserve">, </w:t>
      </w:r>
      <w:r>
        <w:rPr>
          <w:rFonts w:ascii="Times New Roman" w:hAnsi="Times New Roman" w:cs="Times New Roman"/>
          <w:sz w:val="24"/>
          <w:szCs w:val="24"/>
        </w:rPr>
        <w:t>tahap desain sistem</w:t>
      </w:r>
      <w:r>
        <w:rPr>
          <w:rFonts w:ascii="Times New Roman" w:hAnsi="Times New Roman" w:cs="Times New Roman"/>
          <w:i/>
          <w:iCs/>
          <w:sz w:val="24"/>
          <w:szCs w:val="24"/>
        </w:rPr>
        <w:t xml:space="preserve">, </w:t>
      </w:r>
      <w:r>
        <w:rPr>
          <w:rFonts w:ascii="Times New Roman" w:hAnsi="Times New Roman" w:cs="Times New Roman"/>
          <w:sz w:val="24"/>
          <w:szCs w:val="24"/>
        </w:rPr>
        <w:t>dan tahap implementasi.</w:t>
      </w:r>
    </w:p>
    <w:p w14:paraId="3B6B57D7"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Rencana Kebutuhan</w:t>
      </w:r>
    </w:p>
    <w:p w14:paraId="2015AB4C" w14:textId="639DD81F" w:rsidR="007D5648" w:rsidRDefault="007D5648" w:rsidP="00D7721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ahapan ini akan dilakukan pengumpulan informasi dari penikmat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dan juga para penyelenggara sebagai pengguna dari aplikasi yang dikembangkan. Pengumpulan informasi yang dilakukan yaitu dengan kegiatan wawancara, penyebaran angket, dan studi literatur. Hal ini bertujuan untuk mengidentifikasi tujuan dari aplikasi secara spesifik serta mengidentifikasi syarat-syarat informasi yang ditampilkan pada aplikasi. Tahapan ini menjadi sangat penting karena adanya keterlibatan dari kedua belah pihak antara penganalisis dan juga pengguna sehingga aplikasi yang dibuat dapat memberikan kepuasan dengan kesesuaian dari tujuan bersama.</w:t>
      </w:r>
    </w:p>
    <w:p w14:paraId="7A59546E" w14:textId="77777777" w:rsidR="007D5648" w:rsidRPr="00D7721D" w:rsidRDefault="007D5648" w:rsidP="00D7721D">
      <w:pPr>
        <w:spacing w:after="0" w:line="360" w:lineRule="auto"/>
        <w:ind w:firstLine="720"/>
        <w:jc w:val="both"/>
        <w:rPr>
          <w:rFonts w:ascii="Times New Roman" w:hAnsi="Times New Roman" w:cs="Times New Roman"/>
          <w:sz w:val="24"/>
          <w:szCs w:val="24"/>
        </w:rPr>
      </w:pPr>
    </w:p>
    <w:p w14:paraId="5008E749"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Sistem Desain</w:t>
      </w:r>
    </w:p>
    <w:p w14:paraId="009DC7F2" w14:textId="77777777" w:rsidR="007D5648"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sistem desain merupakan tahapan untuk merancang dan memperbaiki desain aplikasi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sesuai dengan kesepakatan desain antara pengguna dan analis dengan memuat unsur-unsur yang telah ditetapkan untuk ditampilkan pada aplikasi. Pada tahap ini juga penganalisis akan bekerja sama dengan pemrogram untuk menunjukkan prototipe pada pengguna. Hal ini bertujuan untuk mendapatkan respons dari pengguna, sehingga keaktifan pengguna dalam tahap ini menentukan untuk pengembangan aplikasi </w:t>
      </w:r>
      <w:proofErr w:type="spellStart"/>
      <w:r>
        <w:rPr>
          <w:rFonts w:ascii="Times New Roman" w:hAnsi="Times New Roman" w:cs="Times New Roman"/>
          <w:sz w:val="24"/>
          <w:szCs w:val="24"/>
        </w:rPr>
        <w:t>Evenntaria</w:t>
      </w:r>
      <w:proofErr w:type="spellEnd"/>
      <w:r>
        <w:rPr>
          <w:rFonts w:ascii="Times New Roman" w:hAnsi="Times New Roman" w:cs="Times New Roman"/>
          <w:sz w:val="24"/>
          <w:szCs w:val="24"/>
        </w:rPr>
        <w:t xml:space="preserve"> agar mendapatkan hasil yang maksimal.</w:t>
      </w:r>
    </w:p>
    <w:p w14:paraId="400C3C05" w14:textId="77777777" w:rsidR="007D5648" w:rsidRPr="00C8436C"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306772FF"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Implementasi</w:t>
      </w:r>
    </w:p>
    <w:p w14:paraId="2A7AE2E1" w14:textId="4FBF13A4" w:rsidR="003E3F9E" w:rsidRDefault="007D5648" w:rsidP="007D564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implementasi menjadi tahapan untuk pemrogram mengaplikasikan desain yang telah disetujui menjadi aplikasi secara utuh. Pada tahap ini pula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akan diuji coba kepada para pengguna baik yang sebagai pencar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aupun penyelenggara </w:t>
      </w:r>
      <w:r w:rsidR="00A5266D" w:rsidRPr="00A5266D">
        <w:rPr>
          <w:rFonts w:ascii="Times New Roman" w:hAnsi="Times New Roman" w:cs="Times New Roman"/>
          <w:sz w:val="24"/>
          <w:szCs w:val="24"/>
        </w:rPr>
        <w:t>acara</w:t>
      </w:r>
      <w:r>
        <w:rPr>
          <w:rFonts w:ascii="Times New Roman" w:hAnsi="Times New Roman" w:cs="Times New Roman"/>
          <w:sz w:val="24"/>
          <w:szCs w:val="24"/>
        </w:rPr>
        <w:t>. Uji coba dilakukan untuk menemukan kesalahan-kesalahan yang ada pada aplikasi, yang kemudian diperbaiki terlebih dahulu sebelum dipublikasikan.</w:t>
      </w:r>
    </w:p>
    <w:p w14:paraId="70616A72" w14:textId="77777777" w:rsidR="003E3F9E" w:rsidRDefault="003E3F9E">
      <w:pPr>
        <w:rPr>
          <w:rFonts w:ascii="Times New Roman" w:hAnsi="Times New Roman" w:cs="Times New Roman"/>
          <w:sz w:val="24"/>
          <w:szCs w:val="24"/>
        </w:rPr>
      </w:pPr>
      <w:r>
        <w:rPr>
          <w:rFonts w:ascii="Times New Roman" w:hAnsi="Times New Roman" w:cs="Times New Roman"/>
          <w:sz w:val="24"/>
          <w:szCs w:val="24"/>
        </w:rPr>
        <w:br w:type="page"/>
      </w:r>
    </w:p>
    <w:p w14:paraId="69AA9265" w14:textId="3E83E8B4" w:rsidR="007F5B35" w:rsidRPr="009B59D1" w:rsidRDefault="003E3F9E" w:rsidP="003E3F9E">
      <w:pPr>
        <w:spacing w:after="0" w:line="360" w:lineRule="auto"/>
        <w:jc w:val="both"/>
        <w:rPr>
          <w:rFonts w:ascii="Times New Roman" w:hAnsi="Times New Roman" w:cs="Times New Roman"/>
          <w:b/>
          <w:bCs/>
          <w:sz w:val="28"/>
          <w:szCs w:val="28"/>
        </w:rPr>
      </w:pPr>
      <w:r w:rsidRPr="009B59D1">
        <w:rPr>
          <w:rFonts w:ascii="Times New Roman" w:hAnsi="Times New Roman" w:cs="Times New Roman"/>
          <w:b/>
          <w:bCs/>
          <w:sz w:val="28"/>
          <w:szCs w:val="28"/>
        </w:rPr>
        <w:lastRenderedPageBreak/>
        <w:t>Daftar Pustaka</w:t>
      </w:r>
    </w:p>
    <w:p w14:paraId="65832591" w14:textId="73452641" w:rsidR="003E3F9E" w:rsidRDefault="003E3F9E" w:rsidP="003E3F9E">
      <w:pPr>
        <w:spacing w:after="0" w:line="360" w:lineRule="auto"/>
        <w:jc w:val="both"/>
        <w:rPr>
          <w:rFonts w:ascii="Times New Roman" w:hAnsi="Times New Roman" w:cs="Times New Roman"/>
          <w:b/>
          <w:bCs/>
          <w:sz w:val="24"/>
          <w:szCs w:val="24"/>
        </w:rPr>
      </w:pPr>
    </w:p>
    <w:p w14:paraId="33F87D1C" w14:textId="5C16267C"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E3F9E">
        <w:rPr>
          <w:rFonts w:ascii="Times New Roman" w:hAnsi="Times New Roman" w:cs="Times New Roman"/>
          <w:noProof/>
          <w:sz w:val="24"/>
          <w:szCs w:val="24"/>
        </w:rPr>
        <w:t xml:space="preserve">Aswati, S., Ramadhan, M. S., Firmansyah, A. U., &amp; Anwar, K. (2017). Studi Analisis Model Rapid Application Development Dalam Pengembangan Sistem Informasi. </w:t>
      </w:r>
      <w:r w:rsidRPr="003E3F9E">
        <w:rPr>
          <w:rFonts w:ascii="Times New Roman" w:hAnsi="Times New Roman" w:cs="Times New Roman"/>
          <w:i/>
          <w:iCs/>
          <w:noProof/>
          <w:sz w:val="24"/>
          <w:szCs w:val="24"/>
        </w:rPr>
        <w:t>Jurnal Matrik</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6</w:t>
      </w:r>
      <w:r w:rsidRPr="003E3F9E">
        <w:rPr>
          <w:rFonts w:ascii="Times New Roman" w:hAnsi="Times New Roman" w:cs="Times New Roman"/>
          <w:noProof/>
          <w:sz w:val="24"/>
          <w:szCs w:val="24"/>
        </w:rPr>
        <w:t>(2), 20. https://doi.org/10.30812/matrik.v16i2.10</w:t>
      </w:r>
    </w:p>
    <w:p w14:paraId="5EE4576A"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Firmansyah, H., &amp; Arnie, R. (2017). Model Sistem Informasi Promosi Dan Management Event Berbasis Web. </w:t>
      </w:r>
      <w:r w:rsidRPr="003E3F9E">
        <w:rPr>
          <w:rFonts w:ascii="Times New Roman" w:hAnsi="Times New Roman" w:cs="Times New Roman"/>
          <w:i/>
          <w:iCs/>
          <w:noProof/>
          <w:sz w:val="24"/>
          <w:szCs w:val="24"/>
        </w:rPr>
        <w:t>Jutisi</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6</w:t>
      </w:r>
      <w:r w:rsidRPr="003E3F9E">
        <w:rPr>
          <w:rFonts w:ascii="Times New Roman" w:hAnsi="Times New Roman" w:cs="Times New Roman"/>
          <w:noProof/>
          <w:sz w:val="24"/>
          <w:szCs w:val="24"/>
        </w:rPr>
        <w:t>(2), 1547–1558.</w:t>
      </w:r>
    </w:p>
    <w:p w14:paraId="78FA58D8"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Hasugian, P. S. (2018). Perancangan Website Sebagai Media Promosi Dan Informasi. </w:t>
      </w:r>
      <w:r w:rsidRPr="003E3F9E">
        <w:rPr>
          <w:rFonts w:ascii="Times New Roman" w:hAnsi="Times New Roman" w:cs="Times New Roman"/>
          <w:i/>
          <w:iCs/>
          <w:noProof/>
          <w:sz w:val="24"/>
          <w:szCs w:val="24"/>
        </w:rPr>
        <w:t>Journal Of Informatic Pelita Nusantar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3</w:t>
      </w:r>
      <w:r w:rsidRPr="003E3F9E">
        <w:rPr>
          <w:rFonts w:ascii="Times New Roman" w:hAnsi="Times New Roman" w:cs="Times New Roman"/>
          <w:noProof/>
          <w:sz w:val="24"/>
          <w:szCs w:val="24"/>
        </w:rPr>
        <w:t>(1), 82–86.</w:t>
      </w:r>
    </w:p>
    <w:p w14:paraId="372F406B"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Maiyana, E. (2018). Pemanfaatan Android Dalam Perancangan Aplikasi Kumpulan Doa. </w:t>
      </w:r>
      <w:r w:rsidRPr="003E3F9E">
        <w:rPr>
          <w:rFonts w:ascii="Times New Roman" w:hAnsi="Times New Roman" w:cs="Times New Roman"/>
          <w:i/>
          <w:iCs/>
          <w:noProof/>
          <w:sz w:val="24"/>
          <w:szCs w:val="24"/>
        </w:rPr>
        <w:t>Jurnal Sains Dan Informatik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4</w:t>
      </w:r>
      <w:r w:rsidRPr="003E3F9E">
        <w:rPr>
          <w:rFonts w:ascii="Times New Roman" w:hAnsi="Times New Roman" w:cs="Times New Roman"/>
          <w:noProof/>
          <w:sz w:val="24"/>
          <w:szCs w:val="24"/>
        </w:rPr>
        <w:t>(1), 54–65. https://doi.org/10.22216/jsi.v4i1.3409</w:t>
      </w:r>
    </w:p>
    <w:p w14:paraId="2AC71CB8"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Mishra, A., &amp; Dubey, D. (2013). A Comparative Study of Different Software Development Life Cycle Models in Different Scenarios. </w:t>
      </w:r>
      <w:r w:rsidRPr="003E3F9E">
        <w:rPr>
          <w:rFonts w:ascii="Times New Roman" w:hAnsi="Times New Roman" w:cs="Times New Roman"/>
          <w:i/>
          <w:iCs/>
          <w:noProof/>
          <w:sz w:val="24"/>
          <w:szCs w:val="24"/>
        </w:rPr>
        <w:t>International Journal of Advance Research in Computer Science and Management Studies</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w:t>
      </w:r>
      <w:r w:rsidRPr="003E3F9E">
        <w:rPr>
          <w:rFonts w:ascii="Times New Roman" w:hAnsi="Times New Roman" w:cs="Times New Roman"/>
          <w:noProof/>
          <w:sz w:val="24"/>
          <w:szCs w:val="24"/>
        </w:rPr>
        <w:t>(5), 64–69. http://www.ijarcsms.com/docs/paper/volume1/issue5/V1I5-0008.pdf</w:t>
      </w:r>
    </w:p>
    <w:p w14:paraId="33A57C23"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Rahim, A. (2018). Perancangan Aplikasi E-Information Dan Jadwal Perkuliahan Berbasis Mobile Android. </w:t>
      </w:r>
      <w:r w:rsidRPr="003E3F9E">
        <w:rPr>
          <w:rFonts w:ascii="Times New Roman" w:hAnsi="Times New Roman" w:cs="Times New Roman"/>
          <w:i/>
          <w:iCs/>
          <w:noProof/>
          <w:sz w:val="24"/>
          <w:szCs w:val="24"/>
        </w:rPr>
        <w:t>Jurnal Processor</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2</w:t>
      </w:r>
      <w:r w:rsidRPr="003E3F9E">
        <w:rPr>
          <w:rFonts w:ascii="Times New Roman" w:hAnsi="Times New Roman" w:cs="Times New Roman"/>
          <w:noProof/>
          <w:sz w:val="24"/>
          <w:szCs w:val="24"/>
        </w:rPr>
        <w:t>(1), 1000–1010. http://ejournal.stikom-db.ac.id/index.php/processor/article/view/374</w:t>
      </w:r>
    </w:p>
    <w:p w14:paraId="6E981484"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Rahma, A. (2017). Event Sebagai Salah Satu Bentuk Strategi Komunikasi Pemasaran Produk Fashion Nasional (Event Tahunan Jakcloth). </w:t>
      </w:r>
      <w:r w:rsidRPr="003E3F9E">
        <w:rPr>
          <w:rFonts w:ascii="Times New Roman" w:hAnsi="Times New Roman" w:cs="Times New Roman"/>
          <w:i/>
          <w:iCs/>
          <w:noProof/>
          <w:sz w:val="24"/>
          <w:szCs w:val="24"/>
        </w:rPr>
        <w:t>Nyimak (Journal of Communication)</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w:t>
      </w:r>
      <w:r w:rsidRPr="003E3F9E">
        <w:rPr>
          <w:rFonts w:ascii="Times New Roman" w:hAnsi="Times New Roman" w:cs="Times New Roman"/>
          <w:noProof/>
          <w:sz w:val="24"/>
          <w:szCs w:val="24"/>
        </w:rPr>
        <w:t>(2), 149–169. https://doi.org/10.31000/nyimak.v1i2.480</w:t>
      </w:r>
    </w:p>
    <w:p w14:paraId="5B5808EF"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rPr>
      </w:pPr>
      <w:r w:rsidRPr="003E3F9E">
        <w:rPr>
          <w:rFonts w:ascii="Times New Roman" w:hAnsi="Times New Roman" w:cs="Times New Roman"/>
          <w:noProof/>
          <w:sz w:val="24"/>
          <w:szCs w:val="24"/>
        </w:rPr>
        <w:t xml:space="preserve">Tompoh, J. F., Sentinuwo, S. R., &amp; Sinsuw, A. A. E. (2016). Rancang Bangun Aplikasi Pemesanan Menu Makanan Restoran Berbasis Android. </w:t>
      </w:r>
      <w:r w:rsidRPr="003E3F9E">
        <w:rPr>
          <w:rFonts w:ascii="Times New Roman" w:hAnsi="Times New Roman" w:cs="Times New Roman"/>
          <w:i/>
          <w:iCs/>
          <w:noProof/>
          <w:sz w:val="24"/>
          <w:szCs w:val="24"/>
        </w:rPr>
        <w:t>E-Journal Teknik Informatik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9</w:t>
      </w:r>
      <w:r w:rsidRPr="003E3F9E">
        <w:rPr>
          <w:rFonts w:ascii="Times New Roman" w:hAnsi="Times New Roman" w:cs="Times New Roman"/>
          <w:noProof/>
          <w:sz w:val="24"/>
          <w:szCs w:val="24"/>
        </w:rPr>
        <w:t>(1), 1–9.</w:t>
      </w:r>
    </w:p>
    <w:p w14:paraId="3ED9921C" w14:textId="3F8B3FAA" w:rsidR="003E3F9E" w:rsidRPr="003E3F9E" w:rsidRDefault="003E3F9E" w:rsidP="003E3F9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EB5F22A" w14:textId="77777777" w:rsidR="00660B6D" w:rsidRPr="007F5B35" w:rsidRDefault="00660B6D" w:rsidP="007F5B35">
      <w:pPr>
        <w:spacing w:after="0" w:line="360" w:lineRule="auto"/>
        <w:jc w:val="both"/>
        <w:rPr>
          <w:rFonts w:ascii="Times New Roman" w:hAnsi="Times New Roman" w:cs="Times New Roman"/>
          <w:sz w:val="24"/>
          <w:szCs w:val="24"/>
        </w:rPr>
      </w:pPr>
    </w:p>
    <w:p w14:paraId="1751FB62" w14:textId="77777777" w:rsidR="00660B6D" w:rsidRPr="00BE0F19" w:rsidRDefault="00660B6D" w:rsidP="0021709C"/>
    <w:p w14:paraId="10BDF725" w14:textId="77777777" w:rsidR="00660B6D" w:rsidRPr="00BE0F19" w:rsidRDefault="00660B6D" w:rsidP="00660B6D">
      <w:pPr>
        <w:spacing w:after="0" w:line="360" w:lineRule="auto"/>
        <w:jc w:val="both"/>
        <w:rPr>
          <w:rFonts w:ascii="Times New Roman" w:hAnsi="Times New Roman" w:cs="Times New Roman"/>
          <w:sz w:val="24"/>
          <w:szCs w:val="24"/>
        </w:rPr>
      </w:pPr>
    </w:p>
    <w:p w14:paraId="4DFD5174" w14:textId="77777777" w:rsidR="00FA6BC2" w:rsidRPr="00BE0F19" w:rsidRDefault="00FA6BC2" w:rsidP="00CA3181">
      <w:pPr>
        <w:jc w:val="center"/>
        <w:rPr>
          <w:rFonts w:ascii="Times New Roman" w:hAnsi="Times New Roman" w:cs="Times New Roman"/>
          <w:b/>
          <w:bCs/>
          <w:sz w:val="28"/>
          <w:szCs w:val="28"/>
        </w:rPr>
      </w:pPr>
    </w:p>
    <w:sectPr w:rsidR="00FA6BC2" w:rsidRPr="00BE0F19" w:rsidSect="006D0EA8">
      <w:headerReference w:type="default" r:id="rId16"/>
      <w:footerReference w:type="default" r:id="rId17"/>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728E13" w14:textId="77777777" w:rsidR="007D200B" w:rsidRDefault="007D200B" w:rsidP="00C06213">
      <w:pPr>
        <w:spacing w:after="0" w:line="240" w:lineRule="auto"/>
      </w:pPr>
      <w:r>
        <w:separator/>
      </w:r>
    </w:p>
  </w:endnote>
  <w:endnote w:type="continuationSeparator" w:id="0">
    <w:p w14:paraId="4FCE55AB" w14:textId="77777777" w:rsidR="007D200B" w:rsidRDefault="007D200B" w:rsidP="00C0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79817"/>
      <w:docPartObj>
        <w:docPartGallery w:val="Page Numbers (Bottom of Page)"/>
        <w:docPartUnique/>
      </w:docPartObj>
    </w:sdtPr>
    <w:sdtEndPr>
      <w:rPr>
        <w:rFonts w:ascii="Times New Roman" w:hAnsi="Times New Roman" w:cs="Times New Roman"/>
        <w:noProof/>
        <w:sz w:val="24"/>
        <w:szCs w:val="24"/>
      </w:rPr>
    </w:sdtEndPr>
    <w:sdtContent>
      <w:p w14:paraId="0FB071FF" w14:textId="6F8F81B6" w:rsidR="00134102" w:rsidRPr="00134102" w:rsidRDefault="00134102">
        <w:pPr>
          <w:pStyle w:val="Footer"/>
          <w:jc w:val="right"/>
          <w:rPr>
            <w:rFonts w:ascii="Times New Roman" w:hAnsi="Times New Roman" w:cs="Times New Roman"/>
            <w:sz w:val="24"/>
            <w:szCs w:val="24"/>
          </w:rPr>
        </w:pPr>
        <w:r w:rsidRPr="00134102">
          <w:rPr>
            <w:rFonts w:ascii="Times New Roman" w:hAnsi="Times New Roman" w:cs="Times New Roman"/>
            <w:sz w:val="24"/>
            <w:szCs w:val="24"/>
          </w:rPr>
          <w:fldChar w:fldCharType="begin"/>
        </w:r>
        <w:r w:rsidRPr="00134102">
          <w:rPr>
            <w:rFonts w:ascii="Times New Roman" w:hAnsi="Times New Roman" w:cs="Times New Roman"/>
            <w:sz w:val="24"/>
            <w:szCs w:val="24"/>
          </w:rPr>
          <w:instrText xml:space="preserve"> PAGE   \* MERGEFORMAT </w:instrText>
        </w:r>
        <w:r w:rsidRPr="00134102">
          <w:rPr>
            <w:rFonts w:ascii="Times New Roman" w:hAnsi="Times New Roman" w:cs="Times New Roman"/>
            <w:sz w:val="24"/>
            <w:szCs w:val="24"/>
          </w:rPr>
          <w:fldChar w:fldCharType="separate"/>
        </w:r>
        <w:r w:rsidRPr="00134102">
          <w:rPr>
            <w:rFonts w:ascii="Times New Roman" w:hAnsi="Times New Roman" w:cs="Times New Roman"/>
            <w:noProof/>
            <w:sz w:val="24"/>
            <w:szCs w:val="24"/>
          </w:rPr>
          <w:t>2</w:t>
        </w:r>
        <w:r w:rsidRPr="00134102">
          <w:rPr>
            <w:rFonts w:ascii="Times New Roman" w:hAnsi="Times New Roman" w:cs="Times New Roman"/>
            <w:noProof/>
            <w:sz w:val="24"/>
            <w:szCs w:val="24"/>
          </w:rPr>
          <w:fldChar w:fldCharType="end"/>
        </w:r>
      </w:p>
    </w:sdtContent>
  </w:sdt>
  <w:p w14:paraId="065562A5" w14:textId="77777777" w:rsidR="00134102" w:rsidRDefault="00134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02FC8" w14:textId="77777777" w:rsidR="00134102" w:rsidRDefault="00134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98E10" w14:textId="77777777" w:rsidR="007D200B" w:rsidRDefault="007D200B" w:rsidP="00C06213">
      <w:pPr>
        <w:spacing w:after="0" w:line="240" w:lineRule="auto"/>
      </w:pPr>
      <w:r>
        <w:separator/>
      </w:r>
    </w:p>
  </w:footnote>
  <w:footnote w:type="continuationSeparator" w:id="0">
    <w:p w14:paraId="424C8612" w14:textId="77777777" w:rsidR="007D200B" w:rsidRDefault="007D200B" w:rsidP="00C06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F73EC" w14:textId="77777777" w:rsidR="00134102" w:rsidRDefault="00134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20355413"/>
      <w:docPartObj>
        <w:docPartGallery w:val="Page Numbers (Top of Page)"/>
        <w:docPartUnique/>
      </w:docPartObj>
    </w:sdtPr>
    <w:sdtEndPr>
      <w:rPr>
        <w:rFonts w:asciiTheme="minorHAnsi" w:hAnsiTheme="minorHAnsi" w:cstheme="minorBidi"/>
        <w:noProof/>
        <w:sz w:val="22"/>
        <w:szCs w:val="22"/>
      </w:rPr>
    </w:sdtEndPr>
    <w:sdtContent>
      <w:p w14:paraId="5F194288" w14:textId="7581CC26" w:rsidR="00134102" w:rsidRDefault="001341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E29C8E" w14:textId="77777777" w:rsidR="00134102" w:rsidRDefault="00134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D373B"/>
    <w:multiLevelType w:val="hybridMultilevel"/>
    <w:tmpl w:val="05B8D5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4D76D5"/>
    <w:multiLevelType w:val="hybridMultilevel"/>
    <w:tmpl w:val="3E12B500"/>
    <w:lvl w:ilvl="0" w:tplc="5DB44AD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1512A"/>
    <w:rsid w:val="00032D39"/>
    <w:rsid w:val="000400CA"/>
    <w:rsid w:val="00065A7E"/>
    <w:rsid w:val="00072E2B"/>
    <w:rsid w:val="000858B0"/>
    <w:rsid w:val="000938C8"/>
    <w:rsid w:val="000F26B0"/>
    <w:rsid w:val="00102857"/>
    <w:rsid w:val="0010591C"/>
    <w:rsid w:val="001248E2"/>
    <w:rsid w:val="00134102"/>
    <w:rsid w:val="0018109C"/>
    <w:rsid w:val="001C4022"/>
    <w:rsid w:val="001E51B1"/>
    <w:rsid w:val="00237E58"/>
    <w:rsid w:val="00247AA6"/>
    <w:rsid w:val="002556F3"/>
    <w:rsid w:val="00294197"/>
    <w:rsid w:val="002B6905"/>
    <w:rsid w:val="00304A60"/>
    <w:rsid w:val="0030563C"/>
    <w:rsid w:val="00335F79"/>
    <w:rsid w:val="00371BD8"/>
    <w:rsid w:val="0037454D"/>
    <w:rsid w:val="003A53F1"/>
    <w:rsid w:val="003B5530"/>
    <w:rsid w:val="003C783E"/>
    <w:rsid w:val="003D3897"/>
    <w:rsid w:val="003E3F9E"/>
    <w:rsid w:val="004101F0"/>
    <w:rsid w:val="00420CA4"/>
    <w:rsid w:val="00442A7E"/>
    <w:rsid w:val="00471736"/>
    <w:rsid w:val="00497D24"/>
    <w:rsid w:val="004A6E94"/>
    <w:rsid w:val="004B3BA3"/>
    <w:rsid w:val="004B68A9"/>
    <w:rsid w:val="004D4228"/>
    <w:rsid w:val="004E71E4"/>
    <w:rsid w:val="00510F6B"/>
    <w:rsid w:val="0051661B"/>
    <w:rsid w:val="005248B4"/>
    <w:rsid w:val="00534152"/>
    <w:rsid w:val="00570E23"/>
    <w:rsid w:val="005C1B4E"/>
    <w:rsid w:val="005C6408"/>
    <w:rsid w:val="005D14E3"/>
    <w:rsid w:val="005D3E0D"/>
    <w:rsid w:val="005D6087"/>
    <w:rsid w:val="005D765D"/>
    <w:rsid w:val="00631280"/>
    <w:rsid w:val="006514E6"/>
    <w:rsid w:val="00653F54"/>
    <w:rsid w:val="00660B6D"/>
    <w:rsid w:val="006710CE"/>
    <w:rsid w:val="006942B9"/>
    <w:rsid w:val="006B14E1"/>
    <w:rsid w:val="006C2F28"/>
    <w:rsid w:val="006C6618"/>
    <w:rsid w:val="006D0EA8"/>
    <w:rsid w:val="006F1644"/>
    <w:rsid w:val="0071173D"/>
    <w:rsid w:val="00716CEE"/>
    <w:rsid w:val="00733D27"/>
    <w:rsid w:val="007438AE"/>
    <w:rsid w:val="00767997"/>
    <w:rsid w:val="007D0EA6"/>
    <w:rsid w:val="007D200B"/>
    <w:rsid w:val="007D5648"/>
    <w:rsid w:val="007F5B35"/>
    <w:rsid w:val="0084728A"/>
    <w:rsid w:val="00872189"/>
    <w:rsid w:val="008A5BC2"/>
    <w:rsid w:val="00914745"/>
    <w:rsid w:val="00974877"/>
    <w:rsid w:val="00982579"/>
    <w:rsid w:val="009B59D1"/>
    <w:rsid w:val="009D0BE7"/>
    <w:rsid w:val="00A143B2"/>
    <w:rsid w:val="00A238BA"/>
    <w:rsid w:val="00A32A22"/>
    <w:rsid w:val="00A5266D"/>
    <w:rsid w:val="00A8237E"/>
    <w:rsid w:val="00AD4A5E"/>
    <w:rsid w:val="00AE2326"/>
    <w:rsid w:val="00AE3192"/>
    <w:rsid w:val="00B439EC"/>
    <w:rsid w:val="00B71FCB"/>
    <w:rsid w:val="00B75EE1"/>
    <w:rsid w:val="00BE0103"/>
    <w:rsid w:val="00BE0F19"/>
    <w:rsid w:val="00C06213"/>
    <w:rsid w:val="00C50DD0"/>
    <w:rsid w:val="00C66A69"/>
    <w:rsid w:val="00CA3181"/>
    <w:rsid w:val="00CA50C6"/>
    <w:rsid w:val="00CB0D63"/>
    <w:rsid w:val="00CD2CAF"/>
    <w:rsid w:val="00D07DB6"/>
    <w:rsid w:val="00D26E21"/>
    <w:rsid w:val="00D63B1E"/>
    <w:rsid w:val="00D80CBA"/>
    <w:rsid w:val="00DD4EF3"/>
    <w:rsid w:val="00DF1B5A"/>
    <w:rsid w:val="00E202A2"/>
    <w:rsid w:val="00E56666"/>
    <w:rsid w:val="00EC005C"/>
    <w:rsid w:val="00EF0F78"/>
    <w:rsid w:val="00F16C00"/>
    <w:rsid w:val="00F17E19"/>
    <w:rsid w:val="00F55680"/>
    <w:rsid w:val="00FA6BC2"/>
    <w:rsid w:val="00FF4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660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0B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0B6D"/>
    <w:pPr>
      <w:ind w:left="720"/>
      <w:contextualSpacing/>
    </w:pPr>
  </w:style>
  <w:style w:type="paragraph" w:styleId="Header">
    <w:name w:val="header"/>
    <w:basedOn w:val="Normal"/>
    <w:link w:val="HeaderChar"/>
    <w:uiPriority w:val="99"/>
    <w:unhideWhenUsed/>
    <w:rsid w:val="00C0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213"/>
  </w:style>
  <w:style w:type="paragraph" w:styleId="Footer">
    <w:name w:val="footer"/>
    <w:basedOn w:val="Normal"/>
    <w:link w:val="FooterChar"/>
    <w:uiPriority w:val="99"/>
    <w:unhideWhenUsed/>
    <w:rsid w:val="00C0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69383F-E8A7-454E-90E0-16E136FE3D4A}" type="doc">
      <dgm:prSet loTypeId="urn:microsoft.com/office/officeart/2005/8/layout/chevron1" loCatId="process" qsTypeId="urn:microsoft.com/office/officeart/2005/8/quickstyle/simple1" qsCatId="simple" csTypeId="urn:microsoft.com/office/officeart/2005/8/colors/accent1_2" csCatId="accent1" phldr="1"/>
      <dgm:spPr/>
    </dgm:pt>
    <dgm:pt modelId="{544FC080-0D95-4507-93F9-29EE8A4C09F9}">
      <dgm:prSet phldrT="[Text]"/>
      <dgm:spPr/>
      <dgm:t>
        <a:bodyPr/>
        <a:lstStyle/>
        <a:p>
          <a:r>
            <a:rPr lang="id-ID"/>
            <a:t>Requirement Planning</a:t>
          </a:r>
        </a:p>
      </dgm:t>
    </dgm:pt>
    <dgm:pt modelId="{84744414-7980-4649-B217-D6D99A7F8DDD}" type="parTrans" cxnId="{DE96B347-3AD4-4602-8DE3-8B86737205CE}">
      <dgm:prSet/>
      <dgm:spPr/>
      <dgm:t>
        <a:bodyPr/>
        <a:lstStyle/>
        <a:p>
          <a:endParaRPr lang="id-ID"/>
        </a:p>
      </dgm:t>
    </dgm:pt>
    <dgm:pt modelId="{73C84F64-5601-47E6-95F3-49037F59DDA1}" type="sibTrans" cxnId="{DE96B347-3AD4-4602-8DE3-8B86737205CE}">
      <dgm:prSet/>
      <dgm:spPr/>
      <dgm:t>
        <a:bodyPr/>
        <a:lstStyle/>
        <a:p>
          <a:endParaRPr lang="id-ID"/>
        </a:p>
      </dgm:t>
    </dgm:pt>
    <dgm:pt modelId="{349E9960-7E99-477D-8E33-612936F5F0D0}">
      <dgm:prSet phldrT="[Text]"/>
      <dgm:spPr/>
      <dgm:t>
        <a:bodyPr/>
        <a:lstStyle/>
        <a:p>
          <a:r>
            <a:rPr lang="id-ID"/>
            <a:t>Design</a:t>
          </a:r>
        </a:p>
      </dgm:t>
    </dgm:pt>
    <dgm:pt modelId="{98BF56E2-80BE-4AC5-9CF2-95515346005E}" type="parTrans" cxnId="{3669BC72-7248-46A1-A6B4-ACDB8F1F2DB7}">
      <dgm:prSet/>
      <dgm:spPr/>
      <dgm:t>
        <a:bodyPr/>
        <a:lstStyle/>
        <a:p>
          <a:endParaRPr lang="id-ID"/>
        </a:p>
      </dgm:t>
    </dgm:pt>
    <dgm:pt modelId="{2121EA9A-8C6F-4E28-9CB7-64AA24D08BEB}" type="sibTrans" cxnId="{3669BC72-7248-46A1-A6B4-ACDB8F1F2DB7}">
      <dgm:prSet/>
      <dgm:spPr/>
      <dgm:t>
        <a:bodyPr/>
        <a:lstStyle/>
        <a:p>
          <a:endParaRPr lang="id-ID"/>
        </a:p>
      </dgm:t>
    </dgm:pt>
    <dgm:pt modelId="{8690F8FB-C283-4A84-9F31-F834E75A844D}">
      <dgm:prSet phldrT="[Text]"/>
      <dgm:spPr/>
      <dgm:t>
        <a:bodyPr/>
        <a:lstStyle/>
        <a:p>
          <a:r>
            <a:rPr lang="id-ID"/>
            <a:t>Implementation</a:t>
          </a:r>
        </a:p>
      </dgm:t>
    </dgm:pt>
    <dgm:pt modelId="{47B9AE8B-93D2-4C8D-A54E-807100DE80F9}" type="parTrans" cxnId="{7CB9026E-D906-46B6-8608-141781AE5623}">
      <dgm:prSet/>
      <dgm:spPr/>
      <dgm:t>
        <a:bodyPr/>
        <a:lstStyle/>
        <a:p>
          <a:endParaRPr lang="id-ID"/>
        </a:p>
      </dgm:t>
    </dgm:pt>
    <dgm:pt modelId="{5D30930F-D976-4D2A-9B54-C9A1EA67B020}" type="sibTrans" cxnId="{7CB9026E-D906-46B6-8608-141781AE5623}">
      <dgm:prSet/>
      <dgm:spPr/>
      <dgm:t>
        <a:bodyPr/>
        <a:lstStyle/>
        <a:p>
          <a:endParaRPr lang="id-ID"/>
        </a:p>
      </dgm:t>
    </dgm:pt>
    <dgm:pt modelId="{6DA7A25E-E7E7-43D1-87BA-EB86CCCC695F}" type="pres">
      <dgm:prSet presAssocID="{9069383F-E8A7-454E-90E0-16E136FE3D4A}" presName="Name0" presStyleCnt="0">
        <dgm:presLayoutVars>
          <dgm:dir/>
          <dgm:animLvl val="lvl"/>
          <dgm:resizeHandles val="exact"/>
        </dgm:presLayoutVars>
      </dgm:prSet>
      <dgm:spPr/>
    </dgm:pt>
    <dgm:pt modelId="{138E817D-45A4-40E9-942B-72470F834E44}" type="pres">
      <dgm:prSet presAssocID="{544FC080-0D95-4507-93F9-29EE8A4C09F9}" presName="parTxOnly" presStyleLbl="node1" presStyleIdx="0" presStyleCnt="3">
        <dgm:presLayoutVars>
          <dgm:chMax val="0"/>
          <dgm:chPref val="0"/>
          <dgm:bulletEnabled val="1"/>
        </dgm:presLayoutVars>
      </dgm:prSet>
      <dgm:spPr/>
    </dgm:pt>
    <dgm:pt modelId="{4178E24B-06BC-4D1F-AE37-0DE4CF64D173}" type="pres">
      <dgm:prSet presAssocID="{73C84F64-5601-47E6-95F3-49037F59DDA1}" presName="parTxOnlySpace" presStyleCnt="0"/>
      <dgm:spPr/>
    </dgm:pt>
    <dgm:pt modelId="{191AFF10-188B-49B5-8A55-25A18B514AE9}" type="pres">
      <dgm:prSet presAssocID="{349E9960-7E99-477D-8E33-612936F5F0D0}" presName="parTxOnly" presStyleLbl="node1" presStyleIdx="1" presStyleCnt="3">
        <dgm:presLayoutVars>
          <dgm:chMax val="0"/>
          <dgm:chPref val="0"/>
          <dgm:bulletEnabled val="1"/>
        </dgm:presLayoutVars>
      </dgm:prSet>
      <dgm:spPr/>
    </dgm:pt>
    <dgm:pt modelId="{23337744-678B-4A33-AC16-D6EB7E16FE87}" type="pres">
      <dgm:prSet presAssocID="{2121EA9A-8C6F-4E28-9CB7-64AA24D08BEB}" presName="parTxOnlySpace" presStyleCnt="0"/>
      <dgm:spPr/>
    </dgm:pt>
    <dgm:pt modelId="{D1FBF3A4-C323-467E-B819-CEFF35A88F40}" type="pres">
      <dgm:prSet presAssocID="{8690F8FB-C283-4A84-9F31-F834E75A844D}" presName="parTxOnly" presStyleLbl="node1" presStyleIdx="2" presStyleCnt="3" custLinFactX="4086" custLinFactNeighborX="100000">
        <dgm:presLayoutVars>
          <dgm:chMax val="0"/>
          <dgm:chPref val="0"/>
          <dgm:bulletEnabled val="1"/>
        </dgm:presLayoutVars>
      </dgm:prSet>
      <dgm:spPr/>
    </dgm:pt>
  </dgm:ptLst>
  <dgm:cxnLst>
    <dgm:cxn modelId="{DE96B347-3AD4-4602-8DE3-8B86737205CE}" srcId="{9069383F-E8A7-454E-90E0-16E136FE3D4A}" destId="{544FC080-0D95-4507-93F9-29EE8A4C09F9}" srcOrd="0" destOrd="0" parTransId="{84744414-7980-4649-B217-D6D99A7F8DDD}" sibTransId="{73C84F64-5601-47E6-95F3-49037F59DDA1}"/>
    <dgm:cxn modelId="{F9688F69-000D-4490-9DE0-527868306B06}" type="presOf" srcId="{544FC080-0D95-4507-93F9-29EE8A4C09F9}" destId="{138E817D-45A4-40E9-942B-72470F834E44}" srcOrd="0" destOrd="0" presId="urn:microsoft.com/office/officeart/2005/8/layout/chevron1"/>
    <dgm:cxn modelId="{7CB9026E-D906-46B6-8608-141781AE5623}" srcId="{9069383F-E8A7-454E-90E0-16E136FE3D4A}" destId="{8690F8FB-C283-4A84-9F31-F834E75A844D}" srcOrd="2" destOrd="0" parTransId="{47B9AE8B-93D2-4C8D-A54E-807100DE80F9}" sibTransId="{5D30930F-D976-4D2A-9B54-C9A1EA67B020}"/>
    <dgm:cxn modelId="{3669BC72-7248-46A1-A6B4-ACDB8F1F2DB7}" srcId="{9069383F-E8A7-454E-90E0-16E136FE3D4A}" destId="{349E9960-7E99-477D-8E33-612936F5F0D0}" srcOrd="1" destOrd="0" parTransId="{98BF56E2-80BE-4AC5-9CF2-95515346005E}" sibTransId="{2121EA9A-8C6F-4E28-9CB7-64AA24D08BEB}"/>
    <dgm:cxn modelId="{271A5B80-E17B-4E06-828E-65CC3DFF04A1}" type="presOf" srcId="{9069383F-E8A7-454E-90E0-16E136FE3D4A}" destId="{6DA7A25E-E7E7-43D1-87BA-EB86CCCC695F}" srcOrd="0" destOrd="0" presId="urn:microsoft.com/office/officeart/2005/8/layout/chevron1"/>
    <dgm:cxn modelId="{767310B4-E1A0-42F4-B9D9-E1198579EAAF}" type="presOf" srcId="{349E9960-7E99-477D-8E33-612936F5F0D0}" destId="{191AFF10-188B-49B5-8A55-25A18B514AE9}" srcOrd="0" destOrd="0" presId="urn:microsoft.com/office/officeart/2005/8/layout/chevron1"/>
    <dgm:cxn modelId="{6D2D12FA-FBB2-4B47-8EEA-37D6E5FAA185}" type="presOf" srcId="{8690F8FB-C283-4A84-9F31-F834E75A844D}" destId="{D1FBF3A4-C323-467E-B819-CEFF35A88F40}" srcOrd="0" destOrd="0" presId="urn:microsoft.com/office/officeart/2005/8/layout/chevron1"/>
    <dgm:cxn modelId="{B590C61F-7B43-43EC-830A-EB50020635B0}" type="presParOf" srcId="{6DA7A25E-E7E7-43D1-87BA-EB86CCCC695F}" destId="{138E817D-45A4-40E9-942B-72470F834E44}" srcOrd="0" destOrd="0" presId="urn:microsoft.com/office/officeart/2005/8/layout/chevron1"/>
    <dgm:cxn modelId="{61F46B56-7649-4700-B23D-4622AA6DBDC1}" type="presParOf" srcId="{6DA7A25E-E7E7-43D1-87BA-EB86CCCC695F}" destId="{4178E24B-06BC-4D1F-AE37-0DE4CF64D173}" srcOrd="1" destOrd="0" presId="urn:microsoft.com/office/officeart/2005/8/layout/chevron1"/>
    <dgm:cxn modelId="{92076731-05EB-4810-AD4B-33C28F7EB807}" type="presParOf" srcId="{6DA7A25E-E7E7-43D1-87BA-EB86CCCC695F}" destId="{191AFF10-188B-49B5-8A55-25A18B514AE9}" srcOrd="2" destOrd="0" presId="urn:microsoft.com/office/officeart/2005/8/layout/chevron1"/>
    <dgm:cxn modelId="{6E5B622B-9829-448E-B81F-4F1C0EDE79D3}" type="presParOf" srcId="{6DA7A25E-E7E7-43D1-87BA-EB86CCCC695F}" destId="{23337744-678B-4A33-AC16-D6EB7E16FE87}" srcOrd="3" destOrd="0" presId="urn:microsoft.com/office/officeart/2005/8/layout/chevron1"/>
    <dgm:cxn modelId="{B6D2F94F-D7AE-4625-8759-C5239F7B5B2B}" type="presParOf" srcId="{6DA7A25E-E7E7-43D1-87BA-EB86CCCC695F}" destId="{D1FBF3A4-C323-467E-B819-CEFF35A88F40}"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8E817D-45A4-40E9-942B-72470F834E44}">
      <dsp:nvSpPr>
        <dsp:cNvPr id="0" name=""/>
        <dsp:cNvSpPr/>
      </dsp:nvSpPr>
      <dsp:spPr>
        <a:xfrm>
          <a:off x="133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Requirement Planning</a:t>
          </a:r>
        </a:p>
      </dsp:txBody>
      <dsp:txXfrm>
        <a:off x="325899" y="240583"/>
        <a:ext cx="973701" cy="649133"/>
      </dsp:txXfrm>
    </dsp:sp>
    <dsp:sp modelId="{191AFF10-188B-49B5-8A55-25A18B514AE9}">
      <dsp:nvSpPr>
        <dsp:cNvPr id="0" name=""/>
        <dsp:cNvSpPr/>
      </dsp:nvSpPr>
      <dsp:spPr>
        <a:xfrm>
          <a:off x="146188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Design</a:t>
          </a:r>
        </a:p>
      </dsp:txBody>
      <dsp:txXfrm>
        <a:off x="1786449" y="240583"/>
        <a:ext cx="973701" cy="649133"/>
      </dsp:txXfrm>
    </dsp:sp>
    <dsp:sp modelId="{D1FBF3A4-C323-467E-B819-CEFF35A88F40}">
      <dsp:nvSpPr>
        <dsp:cNvPr id="0" name=""/>
        <dsp:cNvSpPr/>
      </dsp:nvSpPr>
      <dsp:spPr>
        <a:xfrm>
          <a:off x="2923765"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Implementation</a:t>
          </a:r>
        </a:p>
      </dsp:txBody>
      <dsp:txXfrm>
        <a:off x="3248332" y="240583"/>
        <a:ext cx="973701" cy="649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1175FD-9961-45DE-88C8-112DAB102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4</TotalTime>
  <Pages>8</Pages>
  <Words>6881</Words>
  <Characters>39223</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03</cp:revision>
  <dcterms:created xsi:type="dcterms:W3CDTF">2020-12-12T13:04:00Z</dcterms:created>
  <dcterms:modified xsi:type="dcterms:W3CDTF">2021-01-0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apa</vt:lpwstr>
  </property>
</Properties>
</file>